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68C93EB" w14:textId="77777777" w:rsidTr="001629D2">
        <w:trPr>
          <w:trHeight w:val="852"/>
          <w:jc w:val="center"/>
        </w:trPr>
        <w:tc>
          <w:tcPr>
            <w:tcW w:w="6940" w:type="dxa"/>
            <w:vMerge w:val="restart"/>
            <w:tcBorders>
              <w:right w:val="single" w:sz="4" w:space="0" w:color="auto"/>
            </w:tcBorders>
          </w:tcPr>
          <w:p w14:paraId="2FB657A0"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1E3D9DE3" wp14:editId="3CDEC80F">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014C4F33" w14:textId="77777777"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6787023C"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416DA62B" w14:textId="77777777" w:rsidR="000A03B2" w:rsidRPr="00B57B36" w:rsidRDefault="000A03B2" w:rsidP="00CD5FE2">
            <w:pPr>
              <w:jc w:val="right"/>
            </w:pPr>
            <w:r w:rsidRPr="00B57B36">
              <w:rPr>
                <w:noProof/>
                <w:lang w:val="it-IT" w:eastAsia="it-IT"/>
              </w:rPr>
              <w:drawing>
                <wp:inline distT="0" distB="0" distL="0" distR="0" wp14:anchorId="49ADC2F0" wp14:editId="2A1C42B6">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1323C237" w14:textId="77777777" w:rsidTr="001629D2">
        <w:trPr>
          <w:trHeight w:val="567"/>
          <w:jc w:val="center"/>
        </w:trPr>
        <w:tc>
          <w:tcPr>
            <w:tcW w:w="6940" w:type="dxa"/>
            <w:vMerge/>
            <w:tcBorders>
              <w:right w:val="single" w:sz="4" w:space="0" w:color="auto"/>
            </w:tcBorders>
          </w:tcPr>
          <w:p w14:paraId="7A135F1B"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54348C9D"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F033BF9"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3A20B099" w14:textId="77777777"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361D4DE9" w14:textId="77777777" w:rsidTr="001629D2">
        <w:trPr>
          <w:trHeight w:val="68"/>
          <w:jc w:val="center"/>
        </w:trPr>
        <w:tc>
          <w:tcPr>
            <w:tcW w:w="8782" w:type="dxa"/>
            <w:gridSpan w:val="2"/>
          </w:tcPr>
          <w:p w14:paraId="5DDE6948" w14:textId="77777777" w:rsidR="00AA7D26" w:rsidRPr="00F93EDF" w:rsidRDefault="00AA7D26"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s:</w:t>
            </w:r>
            <w:r w:rsidRPr="00F93EDF">
              <w:rPr>
                <w:rFonts w:ascii="Tahoma" w:hAnsi="Tahoma" w:cs="Tahoma"/>
                <w:color w:val="000000"/>
                <w:sz w:val="14"/>
                <w:szCs w:val="14"/>
                <w:shd w:val="clear" w:color="auto" w:fill="FFFFFF"/>
              </w:rPr>
              <w:t xml:space="preserve"> </w:t>
            </w:r>
          </w:p>
          <w:p w14:paraId="3879DCED" w14:textId="77777777"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D2582C" w:rsidRPr="000562A9">
              <w:rPr>
                <w:rFonts w:ascii="Tahoma" w:hAnsi="Tahoma" w:cs="Tahoma"/>
                <w:sz w:val="14"/>
                <w:szCs w:val="14"/>
              </w:rPr>
              <w:t>97</w:t>
            </w:r>
            <w:r w:rsidR="00D2582C">
              <w:rPr>
                <w:rFonts w:ascii="Tahoma" w:hAnsi="Tahoma" w:cs="Tahoma"/>
                <w:sz w:val="14"/>
                <w:szCs w:val="14"/>
              </w:rPr>
              <w:t>9</w:t>
            </w:r>
            <w:r w:rsidR="00D2582C" w:rsidRPr="000562A9">
              <w:rPr>
                <w:rFonts w:ascii="Tahoma" w:hAnsi="Tahoma" w:cs="Tahoma"/>
                <w:sz w:val="14"/>
                <w:szCs w:val="14"/>
              </w:rPr>
              <w:t>-</w:t>
            </w:r>
            <w:r w:rsidR="00D2582C">
              <w:rPr>
                <w:rFonts w:ascii="Tahoma" w:hAnsi="Tahoma" w:cs="Tahoma"/>
                <w:sz w:val="14"/>
                <w:szCs w:val="14"/>
              </w:rPr>
              <w:t>12</w:t>
            </w:r>
            <w:r w:rsidR="00D2582C" w:rsidRPr="000562A9">
              <w:rPr>
                <w:rFonts w:ascii="Tahoma" w:hAnsi="Tahoma" w:cs="Tahoma"/>
                <w:sz w:val="14"/>
                <w:szCs w:val="14"/>
              </w:rPr>
              <w:t>-</w:t>
            </w:r>
            <w:r w:rsidR="00D2582C">
              <w:rPr>
                <w:rFonts w:ascii="Tahoma" w:hAnsi="Tahoma" w:cs="Tahoma"/>
                <w:sz w:val="14"/>
                <w:szCs w:val="14"/>
              </w:rPr>
              <w:t>81206-</w:t>
            </w:r>
            <w:r w:rsidR="00557E00">
              <w:rPr>
                <w:rFonts w:ascii="Tahoma" w:hAnsi="Tahoma" w:cs="Tahoma"/>
                <w:sz w:val="14"/>
                <w:szCs w:val="14"/>
              </w:rPr>
              <w:t>XX</w:t>
            </w:r>
            <w:r w:rsidR="00D2582C">
              <w:rPr>
                <w:rFonts w:ascii="Tahoma" w:hAnsi="Tahoma" w:cs="Tahoma"/>
                <w:sz w:val="14"/>
                <w:szCs w:val="14"/>
              </w:rPr>
              <w:t>-</w:t>
            </w:r>
            <w:r w:rsidR="00557E00">
              <w:rPr>
                <w:rFonts w:ascii="Tahoma" w:hAnsi="Tahoma" w:cs="Tahoma"/>
                <w:sz w:val="14"/>
                <w:szCs w:val="14"/>
              </w:rPr>
              <w:t>X</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1D42A702" w14:textId="77777777" w:rsidR="001629D2" w:rsidRDefault="001629D2" w:rsidP="00B57E6F">
      <w:pPr>
        <w:pStyle w:val="CETAuthors"/>
        <w:rPr>
          <w:noProof w:val="0"/>
          <w:sz w:val="32"/>
        </w:rPr>
      </w:pPr>
    </w:p>
    <w:p w14:paraId="210DB685" w14:textId="77777777" w:rsidR="000E097B" w:rsidRDefault="000E097B" w:rsidP="00B57E6F">
      <w:pPr>
        <w:pStyle w:val="CETAuthors"/>
        <w:rPr>
          <w:noProof w:val="0"/>
          <w:sz w:val="32"/>
        </w:rPr>
      </w:pPr>
      <w:r w:rsidRPr="000E097B">
        <w:rPr>
          <w:noProof w:val="0"/>
          <w:sz w:val="32"/>
        </w:rPr>
        <w:t xml:space="preserve">Photocatalytic Activity of </w:t>
      </w:r>
      <w:r w:rsidR="001E402C">
        <w:rPr>
          <w:noProof w:val="0"/>
          <w:sz w:val="32"/>
        </w:rPr>
        <w:t xml:space="preserve">P-doped </w:t>
      </w:r>
      <w:r w:rsidRPr="000E097B">
        <w:rPr>
          <w:noProof w:val="0"/>
          <w:sz w:val="32"/>
        </w:rPr>
        <w:t>TiO</w:t>
      </w:r>
      <w:r w:rsidRPr="001E402C">
        <w:rPr>
          <w:noProof w:val="0"/>
          <w:sz w:val="32"/>
          <w:vertAlign w:val="subscript"/>
        </w:rPr>
        <w:t xml:space="preserve">2 </w:t>
      </w:r>
      <w:r w:rsidRPr="000E097B">
        <w:rPr>
          <w:noProof w:val="0"/>
          <w:sz w:val="32"/>
        </w:rPr>
        <w:t xml:space="preserve">Coatings Obtained at Room Temperature on </w:t>
      </w:r>
      <w:r w:rsidR="001E402C">
        <w:rPr>
          <w:noProof w:val="0"/>
          <w:sz w:val="32"/>
        </w:rPr>
        <w:t>pre-treated</w:t>
      </w:r>
      <w:r w:rsidRPr="000E097B">
        <w:rPr>
          <w:noProof w:val="0"/>
          <w:sz w:val="32"/>
        </w:rPr>
        <w:t xml:space="preserve"> </w:t>
      </w:r>
      <w:r w:rsidR="001E402C">
        <w:rPr>
          <w:noProof w:val="0"/>
          <w:sz w:val="32"/>
        </w:rPr>
        <w:t xml:space="preserve">corona </w:t>
      </w:r>
      <w:r w:rsidR="001E402C" w:rsidRPr="001E402C">
        <w:rPr>
          <w:noProof w:val="0"/>
          <w:sz w:val="32"/>
        </w:rPr>
        <w:t>polypropylene films</w:t>
      </w:r>
      <w:r w:rsidRPr="000E097B">
        <w:rPr>
          <w:noProof w:val="0"/>
          <w:sz w:val="32"/>
        </w:rPr>
        <w:t xml:space="preserve"> </w:t>
      </w:r>
    </w:p>
    <w:p w14:paraId="261FC809" w14:textId="77777777" w:rsidR="00B57E6F" w:rsidRPr="00217200" w:rsidRDefault="001629D2" w:rsidP="00B57E6F">
      <w:pPr>
        <w:pStyle w:val="CETAuthors"/>
        <w:rPr>
          <w:lang w:val="it-IT"/>
        </w:rPr>
      </w:pPr>
      <w:r w:rsidRPr="00217200">
        <w:rPr>
          <w:lang w:val="it-IT"/>
        </w:rPr>
        <w:t>Raffaella Rescigno</w:t>
      </w:r>
      <w:r w:rsidR="00B57E6F" w:rsidRPr="00217200">
        <w:rPr>
          <w:vertAlign w:val="superscript"/>
          <w:lang w:val="it-IT"/>
        </w:rPr>
        <w:t>a</w:t>
      </w:r>
      <w:r w:rsidR="00B57E6F" w:rsidRPr="00217200">
        <w:rPr>
          <w:lang w:val="it-IT"/>
        </w:rPr>
        <w:t xml:space="preserve">, </w:t>
      </w:r>
      <w:r w:rsidRPr="00217200">
        <w:rPr>
          <w:lang w:val="it-IT"/>
        </w:rPr>
        <w:t>Olga Sacco</w:t>
      </w:r>
      <w:r w:rsidRPr="00217200">
        <w:rPr>
          <w:vertAlign w:val="superscript"/>
          <w:lang w:val="it-IT"/>
        </w:rPr>
        <w:t>a</w:t>
      </w:r>
      <w:r w:rsidR="00B57E6F" w:rsidRPr="00217200">
        <w:rPr>
          <w:lang w:val="it-IT"/>
        </w:rPr>
        <w:t>*,</w:t>
      </w:r>
      <w:r w:rsidR="00ED3324" w:rsidRPr="00217200">
        <w:rPr>
          <w:lang w:val="it-IT"/>
        </w:rPr>
        <w:t xml:space="preserve"> </w:t>
      </w:r>
      <w:r w:rsidR="00D76C29" w:rsidRPr="00217200">
        <w:rPr>
          <w:lang w:val="it-IT"/>
        </w:rPr>
        <w:t>Mariateresa Lettieri</w:t>
      </w:r>
      <w:r w:rsidR="00D76C29" w:rsidRPr="00217200">
        <w:rPr>
          <w:vertAlign w:val="superscript"/>
          <w:lang w:val="it-IT"/>
        </w:rPr>
        <w:t>b</w:t>
      </w:r>
      <w:r w:rsidR="00D76C29" w:rsidRPr="00217200">
        <w:rPr>
          <w:lang w:val="it-IT"/>
        </w:rPr>
        <w:t>, Rosalba Fittipaldi</w:t>
      </w:r>
      <w:r w:rsidR="00D76C29" w:rsidRPr="00217200">
        <w:rPr>
          <w:vertAlign w:val="superscript"/>
          <w:lang w:val="it-IT"/>
        </w:rPr>
        <w:t>b</w:t>
      </w:r>
      <w:r w:rsidR="00D76C29" w:rsidRPr="00217200">
        <w:rPr>
          <w:lang w:val="it-IT"/>
        </w:rPr>
        <w:t xml:space="preserve">, </w:t>
      </w:r>
      <w:r w:rsidRPr="00217200">
        <w:rPr>
          <w:lang w:val="it-IT"/>
        </w:rPr>
        <w:t>Vincenzo Vaiano</w:t>
      </w:r>
      <w:r w:rsidR="00D76C29" w:rsidRPr="00217200">
        <w:rPr>
          <w:vertAlign w:val="superscript"/>
          <w:lang w:val="it-IT"/>
        </w:rPr>
        <w:t>c</w:t>
      </w:r>
      <w:r w:rsidRPr="00217200">
        <w:rPr>
          <w:lang w:val="it-IT"/>
        </w:rPr>
        <w:t>, Vincenzo Venditto</w:t>
      </w:r>
      <w:r w:rsidRPr="00217200">
        <w:rPr>
          <w:vertAlign w:val="superscript"/>
          <w:lang w:val="it-IT"/>
        </w:rPr>
        <w:t>a</w:t>
      </w:r>
      <w:r w:rsidR="00D85C29" w:rsidRPr="00217200">
        <w:rPr>
          <w:lang w:val="it-IT"/>
        </w:rPr>
        <w:t>.</w:t>
      </w:r>
    </w:p>
    <w:p w14:paraId="2C49D232" w14:textId="77777777" w:rsidR="00D76C29" w:rsidRPr="00217200" w:rsidRDefault="00D76C29" w:rsidP="00D76C29">
      <w:pPr>
        <w:pStyle w:val="CETBodytext"/>
        <w:rPr>
          <w:noProof/>
          <w:sz w:val="16"/>
          <w:lang w:val="it-IT"/>
        </w:rPr>
      </w:pPr>
      <w:bookmarkStart w:id="0" w:name="_Hlk124949397"/>
      <w:r w:rsidRPr="00217200">
        <w:rPr>
          <w:noProof/>
          <w:sz w:val="16"/>
          <w:vertAlign w:val="superscript"/>
          <w:lang w:val="it-IT"/>
        </w:rPr>
        <w:t>a</w:t>
      </w:r>
      <w:r w:rsidRPr="00217200">
        <w:rPr>
          <w:noProof/>
          <w:sz w:val="16"/>
          <w:lang w:val="it-IT"/>
        </w:rPr>
        <w:t>University of Salerno, Department of Chemistry and Biology “A. Zambelli”, Via Giovanni Paolo II, 132, 84084 Fisciano (SA)</w:t>
      </w:r>
      <w:r w:rsidR="008C7CC2" w:rsidRPr="00217200">
        <w:rPr>
          <w:noProof/>
          <w:sz w:val="16"/>
          <w:lang w:val="it-IT"/>
        </w:rPr>
        <w:t>,</w:t>
      </w:r>
      <w:r w:rsidR="008C7CC2">
        <w:rPr>
          <w:noProof/>
          <w:sz w:val="16"/>
          <w:lang w:val="it-IT"/>
        </w:rPr>
        <w:t xml:space="preserve"> Italy</w:t>
      </w:r>
    </w:p>
    <w:p w14:paraId="2711823C" w14:textId="77777777" w:rsidR="00D76C29" w:rsidRPr="00217200" w:rsidRDefault="00D76C29" w:rsidP="00D76C29">
      <w:pPr>
        <w:pStyle w:val="CETBodytext"/>
        <w:rPr>
          <w:noProof/>
          <w:sz w:val="16"/>
          <w:lang w:val="it-IT"/>
        </w:rPr>
      </w:pPr>
      <w:proofErr w:type="spellStart"/>
      <w:r>
        <w:rPr>
          <w:rFonts w:eastAsiaTheme="minorHAnsi" w:cs="Arial"/>
          <w:sz w:val="16"/>
          <w:szCs w:val="16"/>
          <w:vertAlign w:val="superscript"/>
          <w:lang w:val="it-IT"/>
        </w:rPr>
        <w:t>b</w:t>
      </w:r>
      <w:r>
        <w:rPr>
          <w:rFonts w:eastAsiaTheme="minorHAnsi" w:cs="Arial"/>
          <w:sz w:val="16"/>
          <w:szCs w:val="16"/>
          <w:lang w:val="it-IT"/>
        </w:rPr>
        <w:t>CNR</w:t>
      </w:r>
      <w:proofErr w:type="spellEnd"/>
      <w:r>
        <w:rPr>
          <w:rFonts w:eastAsiaTheme="minorHAnsi" w:cs="Arial"/>
          <w:sz w:val="16"/>
          <w:szCs w:val="16"/>
          <w:lang w:val="it-IT"/>
        </w:rPr>
        <w:t xml:space="preserve">-SPIN, c/o </w:t>
      </w:r>
      <w:proofErr w:type="spellStart"/>
      <w:r>
        <w:rPr>
          <w:rFonts w:eastAsiaTheme="minorHAnsi" w:cs="Arial"/>
          <w:sz w:val="16"/>
          <w:szCs w:val="16"/>
          <w:lang w:val="it-IT"/>
        </w:rPr>
        <w:t>University</w:t>
      </w:r>
      <w:proofErr w:type="spellEnd"/>
      <w:r>
        <w:rPr>
          <w:rFonts w:eastAsiaTheme="minorHAnsi" w:cs="Arial"/>
          <w:sz w:val="16"/>
          <w:szCs w:val="16"/>
          <w:lang w:val="it-IT"/>
        </w:rPr>
        <w:t xml:space="preserve"> of Salerno, Via Giovanni Paolo II, 132, 84084 Fisciano (SA) </w:t>
      </w:r>
      <w:proofErr w:type="spellStart"/>
      <w:r>
        <w:rPr>
          <w:rFonts w:eastAsiaTheme="minorHAnsi" w:cs="Arial"/>
          <w:sz w:val="16"/>
          <w:szCs w:val="16"/>
          <w:lang w:val="it-IT"/>
        </w:rPr>
        <w:t>Italy</w:t>
      </w:r>
      <w:proofErr w:type="spellEnd"/>
    </w:p>
    <w:p w14:paraId="65BE08DE" w14:textId="77777777" w:rsidR="00D76C29" w:rsidRPr="001629D2" w:rsidRDefault="00D76C29" w:rsidP="00D76C29">
      <w:pPr>
        <w:pStyle w:val="CETBodytext"/>
        <w:rPr>
          <w:noProof/>
          <w:sz w:val="16"/>
          <w:lang w:val="en-GB"/>
        </w:rPr>
      </w:pPr>
      <w:r>
        <w:rPr>
          <w:noProof/>
          <w:sz w:val="16"/>
          <w:vertAlign w:val="superscript"/>
          <w:lang w:val="en-GB"/>
        </w:rPr>
        <w:t>c</w:t>
      </w:r>
      <w:r w:rsidRPr="001629D2">
        <w:rPr>
          <w:noProof/>
          <w:sz w:val="16"/>
          <w:lang w:val="en-GB"/>
        </w:rPr>
        <w:t>University of Salerno, Department of Industrial Engineering, Via Giovanni Paolo II, 132, 84084 Fisciano (SA)</w:t>
      </w:r>
      <w:r w:rsidR="008C7CC2">
        <w:rPr>
          <w:noProof/>
          <w:sz w:val="16"/>
          <w:lang w:val="en-GB"/>
        </w:rPr>
        <w:t>, Italy</w:t>
      </w:r>
    </w:p>
    <w:bookmarkEnd w:id="0"/>
    <w:p w14:paraId="46671B05" w14:textId="77777777" w:rsidR="001629D2" w:rsidRDefault="00D7663D" w:rsidP="001629D2">
      <w:pPr>
        <w:pStyle w:val="CETBodytext"/>
        <w:rPr>
          <w:lang w:val="en-GB"/>
        </w:rPr>
      </w:pPr>
      <w:r>
        <w:fldChar w:fldCharType="begin"/>
      </w:r>
      <w:r>
        <w:instrText>HYPERLINK "mailto:osacco@unisa.it"</w:instrText>
      </w:r>
      <w:r>
        <w:fldChar w:fldCharType="separate"/>
      </w:r>
      <w:r w:rsidR="001629D2" w:rsidRPr="00E65304">
        <w:rPr>
          <w:rStyle w:val="Collegamentoipertestuale"/>
          <w:lang w:val="en-GB"/>
        </w:rPr>
        <w:t>osacco@unisa.it</w:t>
      </w:r>
      <w:r>
        <w:rPr>
          <w:rStyle w:val="Collegamentoipertestuale"/>
          <w:lang w:val="en-GB"/>
        </w:rPr>
        <w:fldChar w:fldCharType="end"/>
      </w:r>
    </w:p>
    <w:p w14:paraId="7C8457A5" w14:textId="77777777" w:rsidR="001629D2" w:rsidRDefault="001629D2" w:rsidP="001629D2">
      <w:pPr>
        <w:pStyle w:val="CETBodytext"/>
        <w:rPr>
          <w:lang w:val="en-GB"/>
        </w:rPr>
      </w:pPr>
    </w:p>
    <w:p w14:paraId="7C23440F" w14:textId="77777777" w:rsidR="00A5398F" w:rsidRPr="00A5398F" w:rsidRDefault="00CF548C" w:rsidP="00A5398F">
      <w:pPr>
        <w:pStyle w:val="CETBodytext"/>
        <w:rPr>
          <w:rFonts w:cs="Arial"/>
        </w:rPr>
      </w:pPr>
      <w:bookmarkStart w:id="1" w:name="_Hlk124949688"/>
      <w:bookmarkStart w:id="2" w:name="_Hlk124949312"/>
      <w:r w:rsidRPr="00C42AB0">
        <w:rPr>
          <w:rFonts w:cs="Arial"/>
        </w:rPr>
        <w:t xml:space="preserve">In </w:t>
      </w:r>
      <w:r w:rsidR="008C7CC2">
        <w:rPr>
          <w:rFonts w:cs="Arial"/>
        </w:rPr>
        <w:t xml:space="preserve">this work, </w:t>
      </w:r>
      <w:r>
        <w:rPr>
          <w:rFonts w:cs="Arial"/>
        </w:rPr>
        <w:t xml:space="preserve">P-doped </w:t>
      </w:r>
      <w:r w:rsidRPr="00C42AB0">
        <w:rPr>
          <w:rFonts w:cs="Arial"/>
        </w:rPr>
        <w:t>TiO</w:t>
      </w:r>
      <w:r w:rsidRPr="00C42AB0">
        <w:rPr>
          <w:rFonts w:cs="Arial"/>
          <w:vertAlign w:val="subscript"/>
        </w:rPr>
        <w:t>2</w:t>
      </w:r>
      <w:r w:rsidRPr="00C42AB0">
        <w:rPr>
          <w:rFonts w:cs="Arial"/>
        </w:rPr>
        <w:t xml:space="preserve"> </w:t>
      </w:r>
      <w:r>
        <w:rPr>
          <w:rFonts w:cs="Arial"/>
        </w:rPr>
        <w:t>(P-TiO</w:t>
      </w:r>
      <w:r w:rsidRPr="00C42AB0">
        <w:rPr>
          <w:rFonts w:cs="Arial"/>
          <w:vertAlign w:val="subscript"/>
        </w:rPr>
        <w:t>2</w:t>
      </w:r>
      <w:r>
        <w:rPr>
          <w:rFonts w:cs="Arial"/>
        </w:rPr>
        <w:t>)</w:t>
      </w:r>
      <w:r w:rsidRPr="00C42AB0">
        <w:rPr>
          <w:rFonts w:cs="Arial"/>
        </w:rPr>
        <w:t xml:space="preserve"> </w:t>
      </w:r>
      <w:r w:rsidR="008C7CC2">
        <w:rPr>
          <w:rFonts w:cs="Arial"/>
        </w:rPr>
        <w:t>photocatalyst</w:t>
      </w:r>
      <w:r w:rsidR="008C7CC2" w:rsidRPr="00C42AB0">
        <w:rPr>
          <w:rFonts w:cs="Arial"/>
        </w:rPr>
        <w:t xml:space="preserve"> </w:t>
      </w:r>
      <w:r w:rsidR="008C7CC2">
        <w:rPr>
          <w:rFonts w:cs="Arial"/>
        </w:rPr>
        <w:t>was</w:t>
      </w:r>
      <w:r w:rsidR="008C7CC2" w:rsidRPr="00C42AB0">
        <w:rPr>
          <w:rFonts w:cs="Arial"/>
        </w:rPr>
        <w:t xml:space="preserve"> </w:t>
      </w:r>
      <w:r w:rsidR="008C7CC2">
        <w:rPr>
          <w:rFonts w:cs="Arial"/>
        </w:rPr>
        <w:t>prepared</w:t>
      </w:r>
      <w:r w:rsidR="008C7CC2" w:rsidRPr="00C42AB0">
        <w:rPr>
          <w:rFonts w:cs="Arial"/>
        </w:rPr>
        <w:t xml:space="preserve"> </w:t>
      </w:r>
      <w:r w:rsidRPr="00C42AB0">
        <w:rPr>
          <w:rFonts w:cs="Arial"/>
        </w:rPr>
        <w:t xml:space="preserve">by a modified sol-gel method at room temperature and then coated on corona discharge </w:t>
      </w:r>
      <w:r w:rsidR="00405455">
        <w:rPr>
          <w:rFonts w:cs="Arial"/>
        </w:rPr>
        <w:t>pre-treated</w:t>
      </w:r>
      <w:r w:rsidR="00405455" w:rsidRPr="00C42AB0">
        <w:rPr>
          <w:rFonts w:cs="Arial"/>
        </w:rPr>
        <w:t xml:space="preserve"> </w:t>
      </w:r>
      <w:r w:rsidRPr="00C42AB0">
        <w:rPr>
          <w:rFonts w:cs="Arial"/>
        </w:rPr>
        <w:t>polypropylene films (P-TiO</w:t>
      </w:r>
      <w:r w:rsidRPr="00C42AB0">
        <w:rPr>
          <w:rFonts w:cs="Arial"/>
          <w:vertAlign w:val="subscript"/>
        </w:rPr>
        <w:t>2</w:t>
      </w:r>
      <w:r w:rsidRPr="00C42AB0">
        <w:rPr>
          <w:rFonts w:cs="Arial"/>
        </w:rPr>
        <w:t xml:space="preserve">/PP). </w:t>
      </w:r>
      <w:r w:rsidR="00A5398F" w:rsidRPr="00A5398F">
        <w:rPr>
          <w:rFonts w:cs="Arial"/>
        </w:rPr>
        <w:t>The obtained</w:t>
      </w:r>
      <w:r w:rsidR="00405455">
        <w:rPr>
          <w:rFonts w:cs="Arial"/>
        </w:rPr>
        <w:t xml:space="preserve"> photoactive </w:t>
      </w:r>
      <w:r w:rsidR="00A5398F" w:rsidRPr="00C42AB0">
        <w:rPr>
          <w:rFonts w:cs="Arial"/>
        </w:rPr>
        <w:t>P-TiO</w:t>
      </w:r>
      <w:r w:rsidR="00A5398F" w:rsidRPr="00C42AB0">
        <w:rPr>
          <w:rFonts w:cs="Arial"/>
          <w:vertAlign w:val="subscript"/>
        </w:rPr>
        <w:t>2</w:t>
      </w:r>
      <w:r w:rsidR="00A5398F" w:rsidRPr="00C42AB0">
        <w:rPr>
          <w:rFonts w:cs="Arial"/>
        </w:rPr>
        <w:t>/PP</w:t>
      </w:r>
      <w:r w:rsidR="00A5398F" w:rsidRPr="00A5398F">
        <w:rPr>
          <w:rFonts w:cs="Arial"/>
        </w:rPr>
        <w:t xml:space="preserve"> </w:t>
      </w:r>
      <w:r w:rsidR="00405455" w:rsidRPr="00A5398F">
        <w:rPr>
          <w:rFonts w:cs="Arial"/>
        </w:rPr>
        <w:t>w</w:t>
      </w:r>
      <w:r w:rsidR="00405455">
        <w:rPr>
          <w:rFonts w:cs="Arial"/>
        </w:rPr>
        <w:t xml:space="preserve">as </w:t>
      </w:r>
      <w:r w:rsidR="00A5398F" w:rsidRPr="00A5398F">
        <w:rPr>
          <w:rFonts w:cs="Arial"/>
        </w:rPr>
        <w:t>characterized with different techniques</w:t>
      </w:r>
      <w:r w:rsidR="00A5398F">
        <w:rPr>
          <w:rFonts w:cs="Arial"/>
        </w:rPr>
        <w:t xml:space="preserve"> </w:t>
      </w:r>
      <w:r w:rsidR="00353781">
        <w:rPr>
          <w:rFonts w:cs="Arial"/>
        </w:rPr>
        <w:t>(</w:t>
      </w:r>
      <w:r w:rsidR="00353781" w:rsidRPr="00353781">
        <w:rPr>
          <w:rFonts w:cs="Arial"/>
          <w:lang w:val="en-GB"/>
        </w:rPr>
        <w:t>XRD, SEM and SSA</w:t>
      </w:r>
      <w:r w:rsidR="00353781">
        <w:rPr>
          <w:rFonts w:cs="Arial"/>
        </w:rPr>
        <w:t>)</w:t>
      </w:r>
      <w:r w:rsidR="00F53808">
        <w:rPr>
          <w:rFonts w:cs="Arial"/>
        </w:rPr>
        <w:t xml:space="preserve"> and</w:t>
      </w:r>
      <w:r w:rsidR="00320823">
        <w:rPr>
          <w:rFonts w:cs="Arial"/>
        </w:rPr>
        <w:t xml:space="preserve"> </w:t>
      </w:r>
      <w:r w:rsidR="00A5398F" w:rsidRPr="00A5398F">
        <w:rPr>
          <w:rFonts w:cs="Arial"/>
        </w:rPr>
        <w:t xml:space="preserve">the photocatalytic effect under </w:t>
      </w:r>
      <w:r w:rsidR="008C7CC2">
        <w:rPr>
          <w:rFonts w:cs="Arial"/>
        </w:rPr>
        <w:t xml:space="preserve">UV and </w:t>
      </w:r>
      <w:r w:rsidR="00A5398F">
        <w:rPr>
          <w:rFonts w:cs="Arial"/>
        </w:rPr>
        <w:t xml:space="preserve">visible </w:t>
      </w:r>
      <w:r w:rsidR="00A5398F" w:rsidRPr="00A5398F">
        <w:rPr>
          <w:rFonts w:cs="Arial"/>
        </w:rPr>
        <w:t xml:space="preserve">light was analyzed in the degradation of </w:t>
      </w:r>
      <w:r w:rsidR="00202D04">
        <w:rPr>
          <w:rFonts w:cs="Arial"/>
        </w:rPr>
        <w:t xml:space="preserve">methylene blue (MB), used as </w:t>
      </w:r>
      <w:r w:rsidR="00A5398F">
        <w:rPr>
          <w:rFonts w:cs="Arial"/>
        </w:rPr>
        <w:t>model organic pollutant</w:t>
      </w:r>
      <w:r w:rsidR="00A5398F" w:rsidRPr="00A5398F">
        <w:rPr>
          <w:rFonts w:cs="Arial"/>
        </w:rPr>
        <w:t xml:space="preserve">. The photocatalytic tests were carried out in a batch photoreactor irradiated by a </w:t>
      </w:r>
      <w:r w:rsidR="00405455">
        <w:rPr>
          <w:rFonts w:cs="Arial"/>
        </w:rPr>
        <w:t>visible</w:t>
      </w:r>
      <w:r w:rsidR="00405455" w:rsidRPr="00A5398F">
        <w:rPr>
          <w:rFonts w:cs="Arial"/>
        </w:rPr>
        <w:t xml:space="preserve"> </w:t>
      </w:r>
      <w:r w:rsidR="00A5398F" w:rsidRPr="00A5398F">
        <w:rPr>
          <w:rFonts w:cs="Arial"/>
        </w:rPr>
        <w:t xml:space="preserve">lamp (nominal power of </w:t>
      </w:r>
      <w:r w:rsidR="00405455">
        <w:rPr>
          <w:rFonts w:cs="Arial"/>
        </w:rPr>
        <w:t xml:space="preserve">32 </w:t>
      </w:r>
      <w:r w:rsidR="00A5398F" w:rsidRPr="00A5398F">
        <w:rPr>
          <w:rFonts w:cs="Arial"/>
        </w:rPr>
        <w:t>W</w:t>
      </w:r>
      <w:r w:rsidR="00A5398F">
        <w:rPr>
          <w:rFonts w:cs="Arial"/>
        </w:rPr>
        <w:t xml:space="preserve"> </w:t>
      </w:r>
      <w:r w:rsidR="00A5398F" w:rsidRPr="00A5398F">
        <w:rPr>
          <w:rFonts w:cs="Arial"/>
        </w:rPr>
        <w:t xml:space="preserve">and wavelength emission </w:t>
      </w:r>
      <w:r w:rsidR="00A5398F">
        <w:rPr>
          <w:rFonts w:cs="Arial"/>
        </w:rPr>
        <w:t xml:space="preserve">&gt; 400 </w:t>
      </w:r>
      <w:r w:rsidR="00A5398F" w:rsidRPr="00A5398F">
        <w:rPr>
          <w:rFonts w:cs="Arial"/>
        </w:rPr>
        <w:t>nm).</w:t>
      </w:r>
    </w:p>
    <w:p w14:paraId="6FF6DBAC" w14:textId="77777777" w:rsidR="00A5398F" w:rsidRDefault="00A5398F" w:rsidP="00A5398F">
      <w:pPr>
        <w:pStyle w:val="CETBodytext"/>
        <w:rPr>
          <w:rFonts w:cs="Arial"/>
        </w:rPr>
      </w:pPr>
      <w:r w:rsidRPr="00A5398F">
        <w:rPr>
          <w:rFonts w:cs="Arial"/>
        </w:rPr>
        <w:t xml:space="preserve">The experimental results showed that the coating of </w:t>
      </w:r>
      <w:r>
        <w:rPr>
          <w:rFonts w:cs="Arial"/>
        </w:rPr>
        <w:t>P-TiO</w:t>
      </w:r>
      <w:r w:rsidRPr="00A5398F">
        <w:rPr>
          <w:rFonts w:cs="Arial"/>
          <w:vertAlign w:val="subscript"/>
        </w:rPr>
        <w:t>2</w:t>
      </w:r>
      <w:r w:rsidRPr="00A5398F">
        <w:rPr>
          <w:rFonts w:cs="Arial"/>
        </w:rPr>
        <w:t xml:space="preserve"> onto PP films allowed to achieve a MB discoloration of </w:t>
      </w:r>
      <w:r w:rsidR="00927BC6">
        <w:rPr>
          <w:rFonts w:cs="Arial"/>
        </w:rPr>
        <w:t>63</w:t>
      </w:r>
      <w:r w:rsidRPr="00A5398F">
        <w:rPr>
          <w:rFonts w:cs="Arial"/>
        </w:rPr>
        <w:t xml:space="preserve">% after about </w:t>
      </w:r>
      <w:r>
        <w:rPr>
          <w:rFonts w:cs="Arial"/>
        </w:rPr>
        <w:t>240</w:t>
      </w:r>
      <w:r w:rsidRPr="00A5398F">
        <w:rPr>
          <w:rFonts w:cs="Arial"/>
        </w:rPr>
        <w:t xml:space="preserve"> min of </w:t>
      </w:r>
      <w:r>
        <w:rPr>
          <w:rFonts w:cs="Arial"/>
        </w:rPr>
        <w:t>visible light</w:t>
      </w:r>
      <w:r w:rsidRPr="00A5398F">
        <w:rPr>
          <w:rFonts w:cs="Arial"/>
        </w:rPr>
        <w:t xml:space="preserve"> irradiation. </w:t>
      </w:r>
    </w:p>
    <w:bookmarkEnd w:id="1"/>
    <w:bookmarkEnd w:id="2"/>
    <w:p w14:paraId="6C5648CC" w14:textId="77777777" w:rsidR="008F6AAF" w:rsidRDefault="008F6AAF" w:rsidP="001629D2">
      <w:pPr>
        <w:pStyle w:val="CETBodytext"/>
        <w:rPr>
          <w:lang w:val="en-GB"/>
        </w:rPr>
      </w:pPr>
    </w:p>
    <w:p w14:paraId="4533A8EE" w14:textId="77777777" w:rsidR="00600535" w:rsidRPr="00B57B36" w:rsidRDefault="00600535" w:rsidP="00F138A0">
      <w:pPr>
        <w:pStyle w:val="CETHeading1"/>
        <w:rPr>
          <w:lang w:val="en-GB"/>
        </w:rPr>
      </w:pPr>
      <w:r w:rsidRPr="00B57B36">
        <w:rPr>
          <w:lang w:val="en-GB"/>
        </w:rPr>
        <w:t>Introduction</w:t>
      </w:r>
    </w:p>
    <w:p w14:paraId="69E47ED0" w14:textId="77777777" w:rsidR="00AA2FB4" w:rsidRDefault="00CF548C" w:rsidP="0078257F">
      <w:pPr>
        <w:pStyle w:val="CETBodytext"/>
      </w:pPr>
      <w:r w:rsidRPr="00763F2B">
        <w:t>TiO</w:t>
      </w:r>
      <w:r w:rsidRPr="00763F2B">
        <w:rPr>
          <w:vertAlign w:val="subscript"/>
        </w:rPr>
        <w:t>2</w:t>
      </w:r>
      <w:r w:rsidRPr="00763F2B">
        <w:t>-mediated photocatalysis has applications in various fields</w:t>
      </w:r>
      <w:r w:rsidR="00202D04">
        <w:t>,</w:t>
      </w:r>
      <w:r w:rsidRPr="00763F2B">
        <w:t xml:space="preserve"> such as air purification, self-cleaning devices, water disinfection, and wastewater treatment </w:t>
      </w:r>
      <w:r w:rsidRPr="00763F2B">
        <w:fldChar w:fldCharType="begin"/>
      </w:r>
      <w:r w:rsidRPr="00763F2B">
        <w:instrText xml:space="preserve"> ADDIN ZOTERO_ITEM CSL_CITATION {"citationID":"qWHmaocm","properties":{"formattedCitation":"(Pelaez et al. 2012)","plainCitation":"(Pelaez et al. 2012)","noteIndex":0},"citationItems":[{"id":33,"uris":["http://zotero.org/users/8681344/items/A6BX4QKP"],"itemData":{"id":33,"type":"article-journal","container-title":"Applied Catalysis B: Environmental","DOI":"10.1016/j.apcatb.2012.05.036","ISSN":"09263373","journalAbbreviation":"Applied Catalysis B: Environmental","language":"en","page":"331-349","source":"DOI.org (Crossref)","title":"A review on the visible light active titanium dioxide photocatalysts for environmental applications","volume":"125","author":[{"family":"Pelaez","given":"Miguel"},{"family":"Nolan","given":"Nicholas T."},{"family":"Pillai","given":"Suresh C."},{"family":"Seery","given":"Michael K."},{"family":"Falaras","given":"Polycarpos"},{"family":"Kontos","given":"Athanassios G."},{"family":"Dunlop","given":"Patrick S.M."},{"family":"Hamilton","given":"Jeremy W.J."},{"family":"Byrne","given":"J.Anthony"},{"family":"O'Shea","given":"Kevin"},{"family":"Entezari","given":"Mohammad H."},{"family":"Dionysiou","given":"Dionysios D."}],"issued":{"date-parts":[["2012",8]]}}}],"schema":"https://github.com/citation-style-language/schema/raw/master/csl-citation.json"} </w:instrText>
      </w:r>
      <w:r w:rsidRPr="00763F2B">
        <w:fldChar w:fldCharType="separate"/>
      </w:r>
      <w:r w:rsidRPr="00763F2B">
        <w:rPr>
          <w:rFonts w:cs="Arial"/>
        </w:rPr>
        <w:t>(Pelaez et al. 2012)</w:t>
      </w:r>
      <w:r w:rsidRPr="00763F2B">
        <w:fldChar w:fldCharType="end"/>
      </w:r>
      <w:r w:rsidRPr="00763F2B">
        <w:t xml:space="preserve">. </w:t>
      </w:r>
      <w:r w:rsidR="007D484A" w:rsidRPr="007D484A">
        <w:t>However, the main problem in using TiO</w:t>
      </w:r>
      <w:r w:rsidR="007D484A" w:rsidRPr="007D484A">
        <w:rPr>
          <w:vertAlign w:val="subscript"/>
        </w:rPr>
        <w:t>2</w:t>
      </w:r>
      <w:r w:rsidR="007D484A" w:rsidRPr="007D484A">
        <w:t xml:space="preserve"> is its commercial availability only in powder. This presents a series of drawbacks, including the separation of photocatalysts in powder from the treated water</w:t>
      </w:r>
      <w:r w:rsidRPr="00763F2B">
        <w:t xml:space="preserve"> </w:t>
      </w:r>
      <w:r w:rsidRPr="00763F2B">
        <w:fldChar w:fldCharType="begin"/>
      </w:r>
      <w:r w:rsidRPr="00763F2B">
        <w:instrText xml:space="preserve"> ADDIN ZOTERO_ITEM CSL_CITATION {"citationID":"9lrUCycN","properties":{"formattedCitation":"(Kr\\uc0\\u253{}sa et al. 2006)","plainCitation":"(Krýsa et al. 2006)","noteIndex":0},"citationItems":[{"id":35,"uris":["http://zotero.org/users/8681344/items/9MD6UYN2"],"itemData":{"id":35,"type":"article-journal","abstract":"The kinetics of photocatalytic degradation of four different model organic compounds, formic acid (FA), oxalic acid (OA), 4-chlorophenol (4CP) and the herbicide monuron (3-(4-chlorophenyl)-1,1-dimethylurea) in a self-constructed batch-mode plate photoreactor with a thin ﬂow of contaminated aqueous solution circulating over an illuminated particulate layer of TiO2 P25 (Degussa) was compared. Both OA and FA were adsorbed on TiO2 surface; their mineralization, induced by direct transfer of photogenerated holes, proceeded in a single step, without observable intermediates, following approximately zero order kinetics. Numerical simulations were performed using a newly proposed kinetic model based on the photostationary state assumption. The model allowed an explanation of the observed reaction order as well as the comparison of independent with competitive adsorption of organic compound and oxygen on the photocatalyst surface, yielding a better ﬁt for the case of competition. 4-CP and monuron, which were not adsorbed under the conditions used, were degraded through the action of photogenerated hydroxyl radicals. Their degradation proceeded with lower photoefﬁciency than for the adsorbed compounds (FA and OA). While the mineralization of both 4-CP and monuron followed zero order kinetics, their degradation was close to ﬁrst order. The different reaction orders were consistently explained using the photostationary state approach.","container-title":"Applied Catalysis B: Environmental","DOI":"10.1016/j.apcatb.2005.11.007","ISSN":"09263373","issue":"3-4","journalAbbreviation":"Applied Catalysis B: Environmental","language":"en","page":"290-301","source":"DOI.org (Crossref)","title":"Photocatalytic degradation of model organic pollutants on an immobilized particulate TiO2 layer","volume":"64","author":[{"family":"Krýsa","given":"Josef"},{"family":"Waldner","given":"Georg"},{"family":"Měšt’ánková","given":"Hana"},{"family":"Jirkovský","given":"Jaromír"},{"family":"Grabner","given":"Gottfried"}],"issued":{"date-parts":[["2006",5]]}}}],"schema":"https://github.com/citation-style-language/schema/raw/master/csl-citation.json"} </w:instrText>
      </w:r>
      <w:r w:rsidRPr="00763F2B">
        <w:fldChar w:fldCharType="separate"/>
      </w:r>
      <w:r w:rsidRPr="00763F2B">
        <w:rPr>
          <w:rFonts w:cs="Arial"/>
          <w:szCs w:val="24"/>
        </w:rPr>
        <w:t>(Krýsa et al. 2006)</w:t>
      </w:r>
      <w:r w:rsidRPr="00763F2B">
        <w:fldChar w:fldCharType="end"/>
      </w:r>
      <w:r w:rsidRPr="00763F2B">
        <w:t xml:space="preserve">. </w:t>
      </w:r>
      <w:r w:rsidR="004B5BCA" w:rsidRPr="004B5BCA">
        <w:t>Hence, the interest in the immobilization of TiO</w:t>
      </w:r>
      <w:r w:rsidR="004B5BCA" w:rsidRPr="004B5BCA">
        <w:rPr>
          <w:vertAlign w:val="subscript"/>
        </w:rPr>
        <w:t>2</w:t>
      </w:r>
      <w:r w:rsidR="004B5BCA" w:rsidRPr="004B5BCA">
        <w:t xml:space="preserve"> on different types of </w:t>
      </w:r>
      <w:r w:rsidR="004B5BCA">
        <w:t>macroscopic supports</w:t>
      </w:r>
      <w:r w:rsidR="004B5BCA" w:rsidRPr="004B5BCA">
        <w:t xml:space="preserve"> has grown over the years, as it </w:t>
      </w:r>
      <w:r w:rsidR="004B5BCA">
        <w:t>can eliminate</w:t>
      </w:r>
      <w:r w:rsidR="004B5BCA" w:rsidRPr="004B5BCA">
        <w:t xml:space="preserve"> the needing for post-treatment separation processes</w:t>
      </w:r>
      <w:r w:rsidRPr="00763F2B">
        <w:t xml:space="preserve"> </w:t>
      </w:r>
      <w:r w:rsidRPr="00763F2B">
        <w:fldChar w:fldCharType="begin"/>
      </w:r>
      <w:r w:rsidRPr="00763F2B">
        <w:instrText xml:space="preserve"> ADDIN ZOTERO_ITEM CSL_CITATION {"citationID":"CrNb755N","properties":{"formattedCitation":"(Vaiano et al. 2015)","plainCitation":"(Vaiano et al. 2015)","noteIndex":0},"citationItems":[{"id":6,"uris":["http://zotero.org/users/8681344/items/KFW6FPDZ"],"itemData":{"id":6,"type":"article-journal","abstract":"For the applications of photocatalytic processes aimed to the removal of pollutants from wastewater, slurry reactors that employ aqueous suspension of titanium dioxide nanoparticles are not suitable due to the inconvenient and expensive separation of photocatalyst from treated wastewater. To overcome this drawback, the nanosized titanium dioxide needs to be immobilized on a transparent support.","container-title":"Applied Catalysis B: Environmental","DOI":"10.1016/j.apcatb.2015.01.039","ISSN":"09263373","journalAbbreviation":"Applied Catalysis B: Environmental","language":"en","page":"153-161","source":"DOI.org (Crossref)","title":"Nanostructured N-doped TiO2 coated on glass spheres for the photocatalytic removal of organic dyes under UV or visible light irradiation","volume":"170-171","author":[{"family":"Vaiano","given":"V."},{"family":"Sacco","given":"O."},{"family":"Sannino","given":"D."},{"family":"Ciambelli","given":"P."}],"issued":{"date-parts":[["2015",7]]}}}],"schema":"https://github.com/citation-style-language/schema/raw/master/csl-citation.json"} </w:instrText>
      </w:r>
      <w:r w:rsidRPr="00763F2B">
        <w:fldChar w:fldCharType="separate"/>
      </w:r>
      <w:r w:rsidRPr="00763F2B">
        <w:rPr>
          <w:rFonts w:cs="Arial"/>
        </w:rPr>
        <w:t>(Vaiano et al. 2015)</w:t>
      </w:r>
      <w:r w:rsidRPr="00763F2B">
        <w:fldChar w:fldCharType="end"/>
      </w:r>
      <w:r w:rsidRPr="00763F2B">
        <w:t xml:space="preserve">. Various substrates </w:t>
      </w:r>
      <w:r w:rsidR="006605B0">
        <w:t>were</w:t>
      </w:r>
      <w:r w:rsidRPr="00763F2B">
        <w:t xml:space="preserve"> used to support TiO</w:t>
      </w:r>
      <w:r w:rsidRPr="00763F2B">
        <w:rPr>
          <w:vertAlign w:val="subscript"/>
        </w:rPr>
        <w:t>2</w:t>
      </w:r>
      <w:r w:rsidRPr="00763F2B">
        <w:t xml:space="preserve">-based </w:t>
      </w:r>
      <w:r w:rsidR="006605B0">
        <w:t xml:space="preserve">photocatalysts </w:t>
      </w:r>
      <w:r w:rsidRPr="00763F2B">
        <w:fldChar w:fldCharType="begin"/>
      </w:r>
      <w:r w:rsidRPr="00763F2B">
        <w:instrText xml:space="preserve"> ADDIN ZOTERO_ITEM CSL_CITATION {"citationID":"vwvxxyYG","properties":{"formattedCitation":"(Singh, Mahalingam, e Singh 2013)","plainCitation":"(Singh, Mahalingam, e Singh 2013)","noteIndex":0},"citationItems":[{"id":45,"uris":["http://zotero.org/users/8681344/items/K3UT43FN"],"itemData":{"id":45,"type":"article-journal","container-title":"Applied Catalysis A: General","DOI":"10.1016/j.apcata.2013.04.039","ISSN":"0926860X","journalAbbreviation":"Applied Catalysis A: General","language":"en","page":"178-195","source":"DOI.org (Crossref)","title":"Polymer-supported titanium dioxide photocatalysts for environmental remediation: A review","title-short":"Polymer-supported titanium dioxide photocatalysts for environmental remediation","volume":"462-463","author":[{"family":"Singh","given":"Seema"},{"family":"Mahalingam","given":"Hari"},{"family":"Singh","given":"Pramod Kumar"}],"issued":{"date-parts":[["2013",7]]}}}],"schema":"https://github.com/citation-style-language/schema/raw/master/csl-citation.json"} </w:instrText>
      </w:r>
      <w:r w:rsidRPr="00763F2B">
        <w:fldChar w:fldCharType="separate"/>
      </w:r>
      <w:r w:rsidRPr="00763F2B">
        <w:rPr>
          <w:rFonts w:cs="Arial"/>
        </w:rPr>
        <w:t>(Singh, Mahalingam, e Singh 2013)</w:t>
      </w:r>
      <w:r w:rsidRPr="00763F2B">
        <w:fldChar w:fldCharType="end"/>
      </w:r>
      <w:r w:rsidRPr="00763F2B">
        <w:t xml:space="preserve">, among which polymers are very interesting, because they are chemically inert, cheap and easily available </w:t>
      </w:r>
      <w:r w:rsidRPr="00763F2B">
        <w:fldChar w:fldCharType="begin"/>
      </w:r>
      <w:r w:rsidRPr="00763F2B">
        <w:instrText xml:space="preserve"> ADDIN ZOTERO_ITEM CSL_CITATION {"citationID":"dFCGHMfC","properties":{"formattedCitation":"(Shan, Ghazi, e Rashid 2010)","plainCitation":"(Shan, Ghazi, e Rashid 2010)","noteIndex":0},"citationItems":[{"id":82,"uris":["http://zotero.org/users/8681344/items/MRGVVZ7G"],"itemData":{"id":82,"type":"article-journal","abstract":"The aim of this review is to offer an overview of the evolution in the use of different anchors (supports) for the immobilisation of a semiconductor photocatalyst, which is titanium dioxide (TiO2). Several supports and immobilisation techniques that are commonly used for the removal of contaminants in wastewater are discussed. Generally, the immobilisation of a photocatalyst onto supporting material has largely been carried out via one of two major routes; physical (the thermal treatment method) route or chemical (the sol–gel method, chemical vapour deposition, electrodeposition, etc.) route. The beneﬁts and drawbacks of various immobilisation techniques to obtain a high surface area TiO2 support are also discussed.","container-title":"Applied Catalysis A: General","DOI":"10.1016/j.apcata.2010.08.053","ISSN":"0926860X","issue":"1-2","journalAbbreviation":"Applied Catalysis A: General","language":"en","page":"1-8","source":"DOI.org (Crossref)","title":"Immobilisation of titanium dioxide onto supporting materials in heterogeneous photocatalysis: A review","title-short":"Immobilisation of titanium dioxide onto supporting materials in heterogeneous photocatalysis","volume":"389","author":[{"family":"Shan","given":"Ang Ying"},{"family":"Ghazi","given":"Tinia Idaty Mohd."},{"family":"Rashid","given":"Suraya Abdul"}],"issued":{"date-parts":[["2010",12,1]]}}}],"schema":"https://github.com/citation-style-language/schema/raw/master/csl-citation.json"} </w:instrText>
      </w:r>
      <w:r w:rsidRPr="00763F2B">
        <w:fldChar w:fldCharType="separate"/>
      </w:r>
      <w:r w:rsidRPr="00763F2B">
        <w:rPr>
          <w:rFonts w:cs="Arial"/>
        </w:rPr>
        <w:t>(Shan, Ghazi, e Rashid 2010)</w:t>
      </w:r>
      <w:r w:rsidRPr="00763F2B">
        <w:fldChar w:fldCharType="end"/>
      </w:r>
      <w:r w:rsidRPr="00763F2B">
        <w:t>.</w:t>
      </w:r>
      <w:r w:rsidR="008840F0" w:rsidRPr="008840F0">
        <w:t xml:space="preserve"> </w:t>
      </w:r>
      <w:r w:rsidR="00CE1EFB">
        <w:t>D</w:t>
      </w:r>
      <w:r w:rsidR="008840F0">
        <w:t>ue to t</w:t>
      </w:r>
      <w:r w:rsidR="008840F0" w:rsidRPr="008840F0">
        <w:t>he absence of binding sites on the polymer surface</w:t>
      </w:r>
      <w:r w:rsidR="008840F0">
        <w:t>,</w:t>
      </w:r>
      <w:r w:rsidR="008840F0" w:rsidRPr="008840F0">
        <w:t xml:space="preserve"> that is commonly hydrophobic, </w:t>
      </w:r>
      <w:r w:rsidR="00AA2FB4" w:rsidRPr="00AA2FB4">
        <w:t>the research has focused on identifying methods to immobilize TiO</w:t>
      </w:r>
      <w:r w:rsidR="00AA2FB4" w:rsidRPr="00AA2FB4">
        <w:rPr>
          <w:vertAlign w:val="subscript"/>
        </w:rPr>
        <w:t>2</w:t>
      </w:r>
      <w:r w:rsidR="00AA2FB4" w:rsidRPr="00AA2FB4">
        <w:t xml:space="preserve"> on the polymeric surface</w:t>
      </w:r>
      <w:r w:rsidR="00EA31BE">
        <w:t>,</w:t>
      </w:r>
      <w:r w:rsidR="00AA2FB4">
        <w:t xml:space="preserve"> </w:t>
      </w:r>
      <w:r w:rsidRPr="00763F2B">
        <w:t xml:space="preserve">such as the sol-gel method </w:t>
      </w:r>
      <w:r w:rsidRPr="00763F2B">
        <w:fldChar w:fldCharType="begin"/>
      </w:r>
      <w:r w:rsidRPr="00763F2B">
        <w:instrText xml:space="preserve"> ADDIN ZOTERO_ITEM CSL_CITATION {"citationID":"DVrD38KJ","properties":{"formattedCitation":"(Chen, Stathatos, e Dionysiou 2008)","plainCitation":"(Chen, Stathatos, e Dionysiou 2008)","noteIndex":0},"citationItems":[{"id":37,"uris":["http://zotero.org/users/8681344/items/G2INZG94"],"itemData":{"id":37,"type":"article-journal","abstract":"A series of mesoporous TiO2 films on borosilicate glass with ultrafine anatase nanocrystallites were successfully synthesized using a non-acidic sol gel preparation route, which involves the use of nonionic surfactant Tween 20 as template through a self assembly pathway. The microstructure of these TiO2 films was characterized by XRD, SEM, HR-TEM, UV–Vis spectroscopy, and N2 adsorption–desorption isotherm analysis. Their photocatalytic activities were investigated by using creatinine as a model organic contaminate in water. It was found that all mesoporous TiO2 films prepared with Tween 20 exhibited a partially ordered mesoporous structure. The photocatalytic activity of the TiO2 films could be remarkably improved by increasing Tween 20 loading in the sol at the range of 50% (v/v), which yielded large amount of catalyst (anatase) on the glass support and enhanced specific surface area. The optimum Tween 20 loading was 50% (v/v) in the sol, above which good adhesion between TiO2 films and borosilicate glass could not be maintained. The final TiO2 film (Tween 20: final sol = 50%,v/v) exhibits high BET surface area (</w:instrText>
      </w:r>
      <w:r w:rsidRPr="00763F2B">
        <w:rPr>
          <w:rFonts w:ascii="Cambria Math" w:hAnsi="Cambria Math" w:cs="Cambria Math"/>
        </w:rPr>
        <w:instrText>∼</w:instrText>
      </w:r>
      <w:r w:rsidRPr="00763F2B">
        <w:instrText xml:space="preserve"> 120 m2/g) and pore volume (0.1554 cm3/g), ultrafine anatase nanocrystallinity (7 nm), uniform and crack free surface morphology, and improved photocatalytic activity.","container-title":"Surface and Coatings Technology","DOI":"10.1016/j.surfcoat.2007.08.041","ISSN":"02578972","issue":"10","journalAbbreviation":"Surface and Coatings Technology","language":"en","page":"1944-1950","source":"DOI.org (Crossref)","title":"Microstructure characterization and photocatalytic activity of mesoporous TiO2 films with ultrafine anatase nanocrystallites","volume":"202","author":[{"family":"Chen","given":"Yongjun"},{"family":"Stathatos","given":"Elias"},{"family":"Dionysiou","given":"Dionysios D."}],"issued":{"date-parts":[["2008",2]]}}}],"schema":"https://github.com/citation-style-language/schema/raw/master/csl-citation.json"} </w:instrText>
      </w:r>
      <w:r w:rsidRPr="00763F2B">
        <w:fldChar w:fldCharType="separate"/>
      </w:r>
      <w:r w:rsidRPr="00763F2B">
        <w:rPr>
          <w:rFonts w:cs="Arial"/>
        </w:rPr>
        <w:t>(Chen, Stathatos, e Dionysiou 2008)</w:t>
      </w:r>
      <w:r w:rsidRPr="00763F2B">
        <w:fldChar w:fldCharType="end"/>
      </w:r>
      <w:r w:rsidRPr="00763F2B">
        <w:t xml:space="preserve">, the chemical vapor deposition method, the heat treatment method </w:t>
      </w:r>
      <w:r w:rsidRPr="00763F2B">
        <w:fldChar w:fldCharType="begin"/>
      </w:r>
      <w:r w:rsidRPr="00763F2B">
        <w:instrText xml:space="preserve"> ADDIN ZOTERO_ITEM CSL_CITATION {"citationID":"RlcYmewJ","properties":{"formattedCitation":"(Fabiyi e Skelton 2000)","plainCitation":"(Fabiyi e Skelton 2000)","noteIndex":0},"citationItems":[{"id":78,"uris":["http://zotero.org/users/8681344/items/43YV98GU"],"itemData":{"id":78,"type":"article-journal","abstract":"The photocatalysed mineralisation of methylene blue has been carried out using TiO2 coated onto naturally buoyant polystyrene beads. Titanium dioxide is coated onto polystyrene using a thermal treatment procedure. The coated beads show high mechanical stability as well as impressive photocatalytic activity. Thermogravimetric analysis of the beads, post-treatment, indicates that there is no destructive degradation of the Polystyrene support by the photocatalytic process. The catalyst activity remains appreciably high for up to 10 successive runs. For the buoyant particles, suspension is only possible for situations where pulsatile mixing is applied. Reaction rates in this system are found to increase with increase both in the catalyst loading and the pulsing conditions. ©2000 Elsevier Science S.A. All rights reserved.","container-title":"Journal of Photochemistry and Photobiology A: Chemistry","DOI":"10.1016/S1010-6030(99)00250-6","ISSN":"10106030","issue":"1-2","journalAbbreviation":"Journal of Photochemistry and Photobiology A: Chemistry","language":"en","page":"121-128","source":"DOI.org (Crossref)","title":"Photocatalytic mineralisation of methylene blue using buoyant TiO2-coated polystyrene beads","volume":"132","author":[{"family":"Fabiyi","given":"M.E"},{"family":"Skelton","given":"R.L"}],"issued":{"date-parts":[["2000",3]]}}}],"schema":"https://github.com/citation-style-language/schema/raw/master/csl-citation.json"} </w:instrText>
      </w:r>
      <w:r w:rsidRPr="00763F2B">
        <w:fldChar w:fldCharType="separate"/>
      </w:r>
      <w:r w:rsidRPr="00763F2B">
        <w:rPr>
          <w:rFonts w:cs="Arial"/>
        </w:rPr>
        <w:t>(Fabiyi e Skelton 2000)</w:t>
      </w:r>
      <w:r w:rsidRPr="00763F2B">
        <w:fldChar w:fldCharType="end"/>
      </w:r>
      <w:r w:rsidRPr="00763F2B">
        <w:t xml:space="preserve"> and so on. However, all these techniques require high temperature calcinations and complex procedures to form highly crystalline </w:t>
      </w:r>
      <w:r w:rsidR="00C320E3">
        <w:t>TiO</w:t>
      </w:r>
      <w:r w:rsidR="00C320E3" w:rsidRPr="00991F7B">
        <w:rPr>
          <w:vertAlign w:val="subscript"/>
        </w:rPr>
        <w:t xml:space="preserve">2 </w:t>
      </w:r>
      <w:r w:rsidR="00C320E3">
        <w:t xml:space="preserve">in </w:t>
      </w:r>
      <w:r w:rsidRPr="00763F2B">
        <w:t>anatase</w:t>
      </w:r>
      <w:r w:rsidR="00C320E3">
        <w:t xml:space="preserve"> phase</w:t>
      </w:r>
      <w:r w:rsidRPr="00763F2B">
        <w:t xml:space="preserve">, which ensures </w:t>
      </w:r>
      <w:r w:rsidR="002B2810">
        <w:t>a</w:t>
      </w:r>
      <w:r w:rsidR="002B2810" w:rsidRPr="00763F2B">
        <w:t xml:space="preserve"> </w:t>
      </w:r>
      <w:r w:rsidR="00C320E3">
        <w:t xml:space="preserve">high </w:t>
      </w:r>
      <w:r w:rsidRPr="00763F2B">
        <w:t xml:space="preserve">photocatalytic activity. So, </w:t>
      </w:r>
      <w:r w:rsidR="002B2810">
        <w:t xml:space="preserve">these preparation methods can be used </w:t>
      </w:r>
      <w:r w:rsidRPr="00763F2B">
        <w:t xml:space="preserve">only </w:t>
      </w:r>
      <w:r w:rsidR="002B2810">
        <w:t>when</w:t>
      </w:r>
      <w:r w:rsidR="002B2810" w:rsidRPr="00763F2B">
        <w:t xml:space="preserve"> </w:t>
      </w:r>
      <w:r w:rsidR="002B2810">
        <w:t xml:space="preserve">the </w:t>
      </w:r>
      <w:r w:rsidRPr="00763F2B">
        <w:t xml:space="preserve">polymeric substrates </w:t>
      </w:r>
      <w:r w:rsidR="002B2810">
        <w:t>are characterized by</w:t>
      </w:r>
      <w:r w:rsidRPr="00763F2B">
        <w:t xml:space="preserve"> high thermal stability </w:t>
      </w:r>
      <w:r w:rsidRPr="00763F2B">
        <w:fldChar w:fldCharType="begin"/>
      </w:r>
      <w:r w:rsidRPr="00763F2B">
        <w:instrText xml:space="preserve"> ADDIN ZOTERO_ITEM CSL_CITATION {"citationID":"NvMGZxfR","properties":{"formattedCitation":"(Langlet et al., s.d.)","plainCitation":"(Langlet et al., s.d.)","noteIndex":0},"citationItems":[{"id":107,"uris":["http://zotero.org/users/8681344/items/TZHVB6WE"],"itemData":{"id":107,"type":"article-journal","abstract":"Sol-gel TiO2 thin ﬁlms were autoclaved under various water/ethanol atmospheres. The microstructural, morphological and photocatalytic properties of the ﬁlms were studied. The photocatalytic activity of the ﬁlms appears closely related to crystallization states. It is shown that nanocrystallized porous ﬁlms can be produced in a temperature range compatible with titania deposition on polymer materials. Consequently, photocatalytic ﬁlms could successfully be prepared on polycarbonate and polymethylmetacrylate substrates. The autoclaved ﬁlm properties are described and discussed with respect to sol-gel parameters and autoclaving conditions.","language":"en","page":"12","source":"Zotero","title":"Sol-Gel Preparation of Photocatalytic TiO2 Films on Polymer Substrates","author":[{"family":"Langlet","given":"M"},{"family":"Kim","given":"A"},{"family":"Audier","given":"M"},{"family":"Herrmann","given":"J M"}]}}],"schema":"https://github.com/citation-style-language/schema/raw/master/csl-citation.json"} </w:instrText>
      </w:r>
      <w:r w:rsidRPr="00763F2B">
        <w:fldChar w:fldCharType="separate"/>
      </w:r>
      <w:r w:rsidRPr="00763F2B">
        <w:rPr>
          <w:rFonts w:cs="Arial"/>
        </w:rPr>
        <w:t>(Langlet et al., s.d.)</w:t>
      </w:r>
      <w:r w:rsidRPr="00763F2B">
        <w:fldChar w:fldCharType="end"/>
      </w:r>
      <w:r w:rsidRPr="00763F2B">
        <w:t>.</w:t>
      </w:r>
      <w:r w:rsidR="00685C67" w:rsidRPr="00685C67">
        <w:t xml:space="preserve"> The idea is therefore to find new methods for the preparation of TiO</w:t>
      </w:r>
      <w:r w:rsidR="00685C67" w:rsidRPr="00E97AE5">
        <w:rPr>
          <w:vertAlign w:val="subscript"/>
        </w:rPr>
        <w:t>2</w:t>
      </w:r>
      <w:r w:rsidR="00685C67" w:rsidRPr="00685C67">
        <w:t>-based photocatalysts, and not only, avoiding the use of calcination processes, which would make it difficult to prepare them directly on polymeric supports which cannot be brought to high temperatures.</w:t>
      </w:r>
      <w:r w:rsidRPr="00763F2B">
        <w:t xml:space="preserve"> Hence, a low</w:t>
      </w:r>
      <w:r w:rsidR="00C320E3">
        <w:t xml:space="preserve"> temperature </w:t>
      </w:r>
      <w:r w:rsidR="00A960D0">
        <w:t xml:space="preserve">preparation </w:t>
      </w:r>
      <w:r w:rsidR="00C320E3">
        <w:t xml:space="preserve">method for both </w:t>
      </w:r>
      <w:r w:rsidR="00AA2FB4">
        <w:t>TiO</w:t>
      </w:r>
      <w:r w:rsidR="00AA2FB4" w:rsidRPr="00AA2FB4">
        <w:rPr>
          <w:vertAlign w:val="subscript"/>
        </w:rPr>
        <w:t>2</w:t>
      </w:r>
      <w:r w:rsidR="00AA2FB4">
        <w:t xml:space="preserve"> </w:t>
      </w:r>
      <w:r w:rsidR="00A960D0" w:rsidRPr="00763F2B">
        <w:t>preparation</w:t>
      </w:r>
      <w:r w:rsidR="00A960D0">
        <w:t xml:space="preserve"> </w:t>
      </w:r>
      <w:r w:rsidR="00AA2FB4">
        <w:t xml:space="preserve">and </w:t>
      </w:r>
      <w:r w:rsidR="00A960D0">
        <w:rPr>
          <w:bCs/>
        </w:rPr>
        <w:t>its coating</w:t>
      </w:r>
      <w:r w:rsidR="00AA2FB4">
        <w:rPr>
          <w:bCs/>
        </w:rPr>
        <w:t xml:space="preserve"> </w:t>
      </w:r>
      <w:r w:rsidR="00A960D0">
        <w:rPr>
          <w:bCs/>
        </w:rPr>
        <w:t xml:space="preserve">on </w:t>
      </w:r>
      <w:r w:rsidR="00AA2FB4">
        <w:rPr>
          <w:bCs/>
        </w:rPr>
        <w:t xml:space="preserve">polymeric surface </w:t>
      </w:r>
      <w:r w:rsidRPr="00763F2B">
        <w:t>is</w:t>
      </w:r>
      <w:r w:rsidR="00685C67" w:rsidRPr="00685C67">
        <w:t xml:space="preserve"> </w:t>
      </w:r>
      <w:proofErr w:type="spellStart"/>
      <w:r w:rsidR="00685C67" w:rsidRPr="00685C67">
        <w:t>desiderable</w:t>
      </w:r>
      <w:proofErr w:type="spellEnd"/>
      <w:r w:rsidR="00AA2FB4">
        <w:t xml:space="preserve">. </w:t>
      </w:r>
    </w:p>
    <w:p w14:paraId="7DE1CEEB" w14:textId="77777777" w:rsidR="00BC0A47" w:rsidRPr="0078257F" w:rsidRDefault="00C320E3" w:rsidP="0078257F">
      <w:pPr>
        <w:pStyle w:val="CETBodytext"/>
        <w:rPr>
          <w:lang w:val="en-GB"/>
        </w:rPr>
      </w:pPr>
      <w:r>
        <w:t>M</w:t>
      </w:r>
      <w:r w:rsidRPr="00763F2B">
        <w:t xml:space="preserve">any </w:t>
      </w:r>
      <w:r w:rsidR="00CF548C" w:rsidRPr="00763F2B">
        <w:t xml:space="preserve">research studies have been conducted </w:t>
      </w:r>
      <w:r>
        <w:t xml:space="preserve">in order to obtained </w:t>
      </w:r>
      <w:r w:rsidRPr="00763F2B">
        <w:t xml:space="preserve">highly crystalline </w:t>
      </w:r>
      <w:r>
        <w:t>TiO</w:t>
      </w:r>
      <w:r w:rsidRPr="00991F7B">
        <w:rPr>
          <w:vertAlign w:val="subscript"/>
        </w:rPr>
        <w:t>2</w:t>
      </w:r>
      <w:r>
        <w:t xml:space="preserve"> in </w:t>
      </w:r>
      <w:r w:rsidRPr="00763F2B">
        <w:t>anatase</w:t>
      </w:r>
      <w:r>
        <w:t xml:space="preserve"> phase</w:t>
      </w:r>
      <w:r w:rsidR="00632E63">
        <w:t xml:space="preserve"> at low temperature</w:t>
      </w:r>
      <w:r w:rsidR="00CF548C" w:rsidRPr="00763F2B">
        <w:t xml:space="preserve">. For instance, </w:t>
      </w:r>
      <w:proofErr w:type="spellStart"/>
      <w:r w:rsidR="00CF548C" w:rsidRPr="00763F2B">
        <w:t>Peiro</w:t>
      </w:r>
      <w:proofErr w:type="spellEnd"/>
      <w:r w:rsidR="00CF548C" w:rsidRPr="00763F2B">
        <w:t xml:space="preserve">´ et al. applied microwave heating to enhance the crystallization to form anatase at 60 °C </w:t>
      </w:r>
      <w:r w:rsidR="00CF548C" w:rsidRPr="00763F2B">
        <w:fldChar w:fldCharType="begin"/>
      </w:r>
      <w:r w:rsidR="00CF548C" w:rsidRPr="00763F2B">
        <w:instrText xml:space="preserve"> ADDIN ZOTERO_ITEM CSL_CITATION {"citationID":"XFm6UwHU","properties":{"formattedCitation":"(Peir\\uc0\\u243{} et al. 2001)","plainCitation":"(Peiró et al. 2001)","noteIndex":0},"citationItems":[{"id":266,"uris":["http://zotero.org/users/8681344/items/EW22R9C7"],"itemData":{"id":266,"type":"article-journal","container-title":"Chemistry of Materials","DOI":"10.1021/cm0012419","ISSN":"0897-4756, 1520-5002","issue":"8","journalAbbreviation":"Chem. Mater.","language":"en","page":"2567-2573","source":"DOI.org (Crossref)","title":"Low-Temperature Deposition of TiO &lt;sub&gt;2&lt;/sub&gt; Thin Films with Photocatalytic Activity from Colloidal Anatase Aqueous Solutions","volume":"13","author":[{"family":"Peiró","given":"Ana M."},{"family":"Peral","given":"José"},{"family":"Domingo","given":"Concepción"},{"family":"Domènech","given":"Xavier"},{"family":"Ayllón","given":"José A."}],"issued":{"date-parts":[["2001",8,1]]}}}],"schema":"https://github.com/citation-style-language/schema/raw/master/csl-citation.json"} </w:instrText>
      </w:r>
      <w:r w:rsidR="00CF548C" w:rsidRPr="00763F2B">
        <w:fldChar w:fldCharType="separate"/>
      </w:r>
      <w:r w:rsidR="00CF548C" w:rsidRPr="00763F2B">
        <w:rPr>
          <w:rFonts w:cs="Arial"/>
          <w:szCs w:val="24"/>
        </w:rPr>
        <w:t>(Peiró et al. 2001)</w:t>
      </w:r>
      <w:r w:rsidR="00CF548C" w:rsidRPr="00763F2B">
        <w:fldChar w:fldCharType="end"/>
      </w:r>
      <w:r w:rsidR="00CF548C" w:rsidRPr="00763F2B">
        <w:t xml:space="preserve">, instead Li et al. </w:t>
      </w:r>
      <w:r w:rsidR="00320823">
        <w:t xml:space="preserve">synthesized </w:t>
      </w:r>
      <w:r w:rsidR="00CF548C" w:rsidRPr="00763F2B">
        <w:t>TiO</w:t>
      </w:r>
      <w:r w:rsidR="00CF548C" w:rsidRPr="00763F2B">
        <w:rPr>
          <w:vertAlign w:val="subscript"/>
        </w:rPr>
        <w:t>2</w:t>
      </w:r>
      <w:r w:rsidR="00CF548C" w:rsidRPr="00763F2B">
        <w:t xml:space="preserve"> at a temperature of 100 °C </w:t>
      </w:r>
      <w:r w:rsidR="005E5CD3">
        <w:t xml:space="preserve">by </w:t>
      </w:r>
      <w:r w:rsidR="00CF548C" w:rsidRPr="00763F2B">
        <w:t xml:space="preserve">a simple method using anhydrous diethyl ether as a solvent </w:t>
      </w:r>
      <w:r w:rsidR="00CF548C" w:rsidRPr="00763F2B">
        <w:fldChar w:fldCharType="begin"/>
      </w:r>
      <w:r w:rsidR="00CF548C" w:rsidRPr="00763F2B">
        <w:instrText xml:space="preserve"> ADDIN ZOTERO_ITEM CSL_CITATION {"citationID":"5AXYQeEy","properties":{"formattedCitation":"(Li, Ye, e Chen 2009)","plainCitation":"(Li, Ye, e Chen 2009)","noteIndex":0},"citationItems":[{"id":268,"uris":["http://zotero.org/users/8681344/items/8R6BGA3S"],"itemData":{"id":268,"type":"article-journal","container-title":"The Journal of Physical Chemistry C","DOI":"10.1021/jp8076936","ISSN":"1932-7447, 1932-7455","issue":"10","journalAbbreviation":"J. Phys. Chem. C","language":"en","page":"4031-4037","source":"DOI.org (Crossref)","title":"Low-Temperature Preparation and Characterization of Nanocrystalline Anatase TiO &lt;sub&gt;2&lt;/sub&gt;","volume":"113","author":[{"family":"Li","given":"Sifang"},{"family":"Ye","given":"Guoliang"},{"family":"Chen","given":"Guoqin"}],"issued":{"date-parts":[["2009",3,12]]}}}],"schema":"https://github.com/citation-style-language/schema/raw/master/csl-citation.json"} </w:instrText>
      </w:r>
      <w:r w:rsidR="00CF548C" w:rsidRPr="00763F2B">
        <w:fldChar w:fldCharType="separate"/>
      </w:r>
      <w:r w:rsidR="00CF548C" w:rsidRPr="00763F2B">
        <w:rPr>
          <w:rFonts w:cs="Arial"/>
        </w:rPr>
        <w:t>(Li, Ye, e Chen 2009)</w:t>
      </w:r>
      <w:r w:rsidR="00CF548C" w:rsidRPr="00763F2B">
        <w:fldChar w:fldCharType="end"/>
      </w:r>
      <w:r w:rsidR="004F05FD">
        <w:t>. However,</w:t>
      </w:r>
      <w:r w:rsidR="00A5398F" w:rsidRPr="00A5398F">
        <w:t xml:space="preserve"> due to the low crystallinity of the</w:t>
      </w:r>
      <w:r>
        <w:t xml:space="preserve"> obtained TiO</w:t>
      </w:r>
      <w:r w:rsidRPr="00991F7B">
        <w:rPr>
          <w:vertAlign w:val="subscript"/>
        </w:rPr>
        <w:t>2</w:t>
      </w:r>
      <w:r w:rsidR="00A5398F" w:rsidRPr="00A5398F">
        <w:t xml:space="preserve"> sample</w:t>
      </w:r>
      <w:r w:rsidR="004F05FD">
        <w:t>,</w:t>
      </w:r>
      <w:r w:rsidR="00A5398F" w:rsidRPr="00A5398F">
        <w:t xml:space="preserve"> the </w:t>
      </w:r>
      <w:r w:rsidR="004F05FD">
        <w:t xml:space="preserve">same </w:t>
      </w:r>
      <w:r>
        <w:t xml:space="preserve">authors reported </w:t>
      </w:r>
      <w:r w:rsidR="004F05FD">
        <w:t xml:space="preserve">a </w:t>
      </w:r>
      <w:r>
        <w:t xml:space="preserve">very low photocatalytic </w:t>
      </w:r>
      <w:r w:rsidR="004F05FD">
        <w:t>activity</w:t>
      </w:r>
      <w:r w:rsidR="00A5398F">
        <w:t>.</w:t>
      </w:r>
      <w:r w:rsidR="0078257F" w:rsidRPr="0078257F">
        <w:t xml:space="preserve"> </w:t>
      </w:r>
      <w:r w:rsidR="0078257F">
        <w:t xml:space="preserve">One method for </w:t>
      </w:r>
      <w:r w:rsidR="0078257F">
        <w:lastRenderedPageBreak/>
        <w:t xml:space="preserve">increasing the activity </w:t>
      </w:r>
      <w:r w:rsidR="0078257F">
        <w:rPr>
          <w:lang w:val="en-GB"/>
        </w:rPr>
        <w:t>could be the</w:t>
      </w:r>
      <w:r w:rsidR="0078257F">
        <w:t xml:space="preserve"> </w:t>
      </w:r>
      <w:r w:rsidR="0078257F" w:rsidRPr="001C3C46">
        <w:t xml:space="preserve">doping </w:t>
      </w:r>
      <w:r w:rsidR="0078257F">
        <w:t>of TiO</w:t>
      </w:r>
      <w:r w:rsidR="0078257F" w:rsidRPr="00374374">
        <w:rPr>
          <w:vertAlign w:val="subscript"/>
        </w:rPr>
        <w:t>2</w:t>
      </w:r>
      <w:r w:rsidR="0078257F">
        <w:t xml:space="preserve"> structure</w:t>
      </w:r>
      <w:r w:rsidR="00685C67">
        <w:t>,</w:t>
      </w:r>
      <w:r w:rsidR="0078257F">
        <w:t xml:space="preserve"> that </w:t>
      </w:r>
      <w:r w:rsidR="0078257F" w:rsidRPr="001C3C46">
        <w:t xml:space="preserve">can </w:t>
      </w:r>
      <w:r w:rsidR="00046FC5">
        <w:t>induce</w:t>
      </w:r>
      <w:r w:rsidR="00046FC5" w:rsidRPr="001C3C46">
        <w:t xml:space="preserve"> </w:t>
      </w:r>
      <w:r w:rsidR="0078257F" w:rsidRPr="001C3C46">
        <w:t>defect</w:t>
      </w:r>
      <w:r w:rsidR="0078257F">
        <w:t xml:space="preserve">s in the semiconductor lattice </w:t>
      </w:r>
      <w:r w:rsidR="004F05FD">
        <w:t xml:space="preserve">and decrease the band-gap energy, </w:t>
      </w:r>
      <w:r w:rsidR="0078257F">
        <w:t xml:space="preserve">increasing the photocatalytic </w:t>
      </w:r>
      <w:r w:rsidR="0078257F" w:rsidRPr="001C3C46">
        <w:t>efficiency</w:t>
      </w:r>
      <w:r w:rsidR="0078257F">
        <w:t xml:space="preserve">. </w:t>
      </w:r>
      <w:r w:rsidR="0078257F" w:rsidRPr="00E969BF">
        <w:t xml:space="preserve">Recent </w:t>
      </w:r>
      <w:r w:rsidR="0078257F">
        <w:t xml:space="preserve">paper </w:t>
      </w:r>
      <w:r w:rsidR="0078257F">
        <w:fldChar w:fldCharType="begin"/>
      </w:r>
      <w:r w:rsidR="0078257F">
        <w:instrText xml:space="preserve"> ADDIN ZOTERO_ITEM CSL_CITATION {"citationID":"HeJAzTW0","properties":{"formattedCitation":"(Sacco et al. 2019)","plainCitation":"(Sacco et al. 2019)","noteIndex":0},"citationItems":[{"id":272,"uris":["http://zotero.org/users/8681344/items/MSWYCR4N"],"itemData":{"id":272,"type":"article-journal","abstract":"In this work, the inﬂuence of simple acids in the room temperature sol-gel synthesis of TiO2 was investigated and the efﬁciency of prepared photocatalysts was evaluated in the removal of caffeine. To improve the photoactivity of TiO2, vanadium-doped TiO2 (VTiO2) samples were obtained starting from different amount of vanadyl sulphate as a dopant source. The samples were centrifuged, washed and ﬁnally dried at room temperature, and no calcination step was carried out. The prepared photocatalysts were characterized by different techniques (X-ray powder diffraction (XRD), speciﬁc surface area (SSA), ultraviolet-visible diffuse reﬂectance spectra (UV-vis DRS) and Raman). VTiO2 photocatalysts were tested in the photocatalytic removal of aqueous solutions containing caffeine. The photocatalytic tests were carried out in a recirculating batch cylindrical photoreactor irradiated by a UV LEDs strip (nominal power of 12 W and wavelength emission peak at about 365 nm) surrounding the external surface of the reactor. The optimized VTiO2 photocatalyst was able to reach a caffeine degradation of about 96% after 360 min of UV light irradiation with a total organic carbon (TOC) removal of 72%.","container-title":"Materials","DOI":"10.3390/ma12060911","ISSN":"1996-1944","issue":"6","journalAbbreviation":"Materials","language":"en","page":"911","source":"DOI.org (Crossref)","title":"Room Temperature Synthesis of V-Doped TiO2 and Its Photocatalytic Activity in the Removal of Caffeine under UV Irradiation","volume":"12","author":[{"family":"Sacco","given":"Olga"},{"family":"Sannino","given":"Diana"},{"family":"Matarangolo","given":"Mariantonietta"},{"family":"Vaiano","given":"Vincenzo"}],"issued":{"date-parts":[["2019",3,19]]}}}],"schema":"https://github.com/citation-style-language/schema/raw/master/csl-citation.json"} </w:instrText>
      </w:r>
      <w:r w:rsidR="0078257F">
        <w:fldChar w:fldCharType="separate"/>
      </w:r>
      <w:r w:rsidR="0078257F" w:rsidRPr="001A4327">
        <w:rPr>
          <w:rFonts w:cs="Arial"/>
        </w:rPr>
        <w:t>(Sacco et al. 2019)</w:t>
      </w:r>
      <w:r w:rsidR="0078257F">
        <w:fldChar w:fldCharType="end"/>
      </w:r>
      <w:r w:rsidR="0078257F" w:rsidRPr="001A4327">
        <w:t xml:space="preserve"> </w:t>
      </w:r>
      <w:r w:rsidR="0078257F" w:rsidRPr="00E969BF">
        <w:t>repor</w:t>
      </w:r>
      <w:r w:rsidR="0078257F">
        <w:t xml:space="preserve">ts that </w:t>
      </w:r>
      <w:r w:rsidR="004F05FD">
        <w:t>V-doped</w:t>
      </w:r>
      <w:r w:rsidR="00632E63">
        <w:t xml:space="preserve"> </w:t>
      </w:r>
      <w:r w:rsidR="0078257F">
        <w:t>TiO</w:t>
      </w:r>
      <w:r w:rsidR="0078257F" w:rsidRPr="00F35117">
        <w:rPr>
          <w:vertAlign w:val="subscript"/>
        </w:rPr>
        <w:t>2</w:t>
      </w:r>
      <w:r w:rsidR="0078257F">
        <w:t xml:space="preserve"> </w:t>
      </w:r>
      <w:r w:rsidR="00632E63">
        <w:t xml:space="preserve">prepared by a sol-gel method at room temperature </w:t>
      </w:r>
      <w:r w:rsidR="0078257F" w:rsidRPr="00E969BF">
        <w:t>provides a potentially pr</w:t>
      </w:r>
      <w:r w:rsidR="0078257F">
        <w:t xml:space="preserve">omising strategy to improve the </w:t>
      </w:r>
      <w:r w:rsidR="0078257F" w:rsidRPr="00E969BF">
        <w:t>properties of photocatalytic materials</w:t>
      </w:r>
      <w:r w:rsidR="00632E63">
        <w:t xml:space="preserve"> synthetized in mild conditions</w:t>
      </w:r>
      <w:r>
        <w:t>.</w:t>
      </w:r>
      <w:r w:rsidR="00CF548C">
        <w:t xml:space="preserve"> </w:t>
      </w:r>
    </w:p>
    <w:p w14:paraId="5ACC1A03" w14:textId="77777777" w:rsidR="006A2576" w:rsidRPr="00763F2B" w:rsidRDefault="0078257F" w:rsidP="003E3377">
      <w:pPr>
        <w:pStyle w:val="CETBodytext"/>
      </w:pPr>
      <w:r>
        <w:t xml:space="preserve">For this reason, in this paper </w:t>
      </w:r>
      <w:r w:rsidR="00E4527E" w:rsidRPr="00F630C3">
        <w:rPr>
          <w:color w:val="0A0A0A"/>
        </w:rPr>
        <w:t>phosphorus</w:t>
      </w:r>
      <w:r w:rsidR="00E4527E">
        <w:rPr>
          <w:lang w:val="en-GB"/>
        </w:rPr>
        <w:t xml:space="preserve"> </w:t>
      </w:r>
      <w:r w:rsidR="008840F0">
        <w:rPr>
          <w:lang w:val="en-GB"/>
        </w:rPr>
        <w:t>doped</w:t>
      </w:r>
      <w:r>
        <w:rPr>
          <w:lang w:val="en-GB"/>
        </w:rPr>
        <w:t xml:space="preserve"> </w:t>
      </w:r>
      <w:r w:rsidRPr="00E969BF">
        <w:rPr>
          <w:lang w:val="en-GB"/>
        </w:rPr>
        <w:t>TiO</w:t>
      </w:r>
      <w:r w:rsidRPr="00E969BF">
        <w:rPr>
          <w:vertAlign w:val="subscript"/>
          <w:lang w:val="en-GB"/>
        </w:rPr>
        <w:t>2</w:t>
      </w:r>
      <w:r w:rsidRPr="00E969BF">
        <w:rPr>
          <w:lang w:val="en-GB"/>
        </w:rPr>
        <w:t xml:space="preserve"> </w:t>
      </w:r>
      <w:r w:rsidR="00C320E3">
        <w:rPr>
          <w:lang w:val="en-GB"/>
        </w:rPr>
        <w:t>(P-TiO</w:t>
      </w:r>
      <w:r w:rsidR="00C320E3" w:rsidRPr="00991F7B">
        <w:rPr>
          <w:vertAlign w:val="subscript"/>
          <w:lang w:val="en-GB"/>
        </w:rPr>
        <w:t>2</w:t>
      </w:r>
      <w:r w:rsidR="00C320E3">
        <w:rPr>
          <w:lang w:val="en-GB"/>
        </w:rPr>
        <w:t xml:space="preserve">) </w:t>
      </w:r>
      <w:r w:rsidRPr="00E969BF">
        <w:rPr>
          <w:lang w:val="en-GB"/>
        </w:rPr>
        <w:t xml:space="preserve">photocatalysts </w:t>
      </w:r>
      <w:r>
        <w:rPr>
          <w:lang w:val="en-GB"/>
        </w:rPr>
        <w:t xml:space="preserve">prepared </w:t>
      </w:r>
      <w:r w:rsidRPr="00E969BF">
        <w:rPr>
          <w:lang w:val="en-GB"/>
        </w:rPr>
        <w:t>at room temperature</w:t>
      </w:r>
      <w:r w:rsidR="00685C67">
        <w:rPr>
          <w:lang w:val="en-GB"/>
        </w:rPr>
        <w:t>,</w:t>
      </w:r>
      <w:r w:rsidRPr="00E969BF">
        <w:rPr>
          <w:lang w:val="en-GB"/>
        </w:rPr>
        <w:t xml:space="preserve"> were </w:t>
      </w:r>
      <w:r w:rsidR="008840F0">
        <w:rPr>
          <w:lang w:val="en-GB"/>
        </w:rPr>
        <w:t xml:space="preserve">immobilized on </w:t>
      </w:r>
      <w:r w:rsidR="00C320E3">
        <w:rPr>
          <w:lang w:val="en-GB"/>
        </w:rPr>
        <w:t xml:space="preserve">pre-treatment </w:t>
      </w:r>
      <w:r w:rsidR="008840F0">
        <w:t>c</w:t>
      </w:r>
      <w:r w:rsidR="008840F0" w:rsidRPr="00763F2B">
        <w:t xml:space="preserve">orona discharge activated polypropylene films </w:t>
      </w:r>
      <w:r>
        <w:rPr>
          <w:lang w:val="en-GB"/>
        </w:rPr>
        <w:t xml:space="preserve">and the </w:t>
      </w:r>
      <w:r w:rsidRPr="00E969BF">
        <w:rPr>
          <w:lang w:val="en-GB"/>
        </w:rPr>
        <w:t xml:space="preserve">photocatalytic activity of the </w:t>
      </w:r>
      <w:r>
        <w:rPr>
          <w:lang w:val="en-GB"/>
        </w:rPr>
        <w:t>samples</w:t>
      </w:r>
      <w:r w:rsidRPr="00E969BF">
        <w:rPr>
          <w:vertAlign w:val="subscript"/>
          <w:lang w:val="en-GB"/>
        </w:rPr>
        <w:t xml:space="preserve"> </w:t>
      </w:r>
      <w:r w:rsidRPr="00E969BF">
        <w:rPr>
          <w:lang w:val="en-GB"/>
        </w:rPr>
        <w:t xml:space="preserve">was studied in the degradation of </w:t>
      </w:r>
      <w:r>
        <w:rPr>
          <w:lang w:val="en-GB"/>
        </w:rPr>
        <w:t xml:space="preserve">methylene blue under (MB) visible </w:t>
      </w:r>
      <w:r w:rsidR="0047150B">
        <w:rPr>
          <w:lang w:val="en-GB"/>
        </w:rPr>
        <w:t xml:space="preserve">light </w:t>
      </w:r>
      <w:r>
        <w:rPr>
          <w:lang w:val="en-GB"/>
        </w:rPr>
        <w:t>irradiation.</w:t>
      </w:r>
      <w:r w:rsidR="00C320E3">
        <w:rPr>
          <w:lang w:val="en-GB"/>
        </w:rPr>
        <w:t xml:space="preserve"> </w:t>
      </w:r>
      <w:bookmarkStart w:id="3" w:name="_Hlk124949448"/>
    </w:p>
    <w:bookmarkEnd w:id="3"/>
    <w:p w14:paraId="630EBCAE" w14:textId="77777777" w:rsidR="00453E24" w:rsidRDefault="00B86DC4" w:rsidP="00F138A0">
      <w:pPr>
        <w:pStyle w:val="CETHeading1"/>
      </w:pPr>
      <w:proofErr w:type="spellStart"/>
      <w:r>
        <w:t>Experimentals</w:t>
      </w:r>
      <w:proofErr w:type="spellEnd"/>
    </w:p>
    <w:p w14:paraId="47694603" w14:textId="77777777" w:rsidR="00B86DC4" w:rsidRDefault="00B86DC4" w:rsidP="006A2576">
      <w:pPr>
        <w:pStyle w:val="CETheadingx"/>
      </w:pPr>
      <w:r>
        <w:t xml:space="preserve">Preparation </w:t>
      </w:r>
      <w:r w:rsidR="00803474">
        <w:t xml:space="preserve">and characterization </w:t>
      </w:r>
      <w:r w:rsidR="00D76C29">
        <w:t xml:space="preserve">of </w:t>
      </w:r>
      <w:r w:rsidR="001075F1">
        <w:t>the samples</w:t>
      </w:r>
    </w:p>
    <w:p w14:paraId="2CAFC306" w14:textId="77777777" w:rsidR="00803474" w:rsidRDefault="00772019" w:rsidP="00D76C29">
      <w:pPr>
        <w:pStyle w:val="CETBodytext"/>
      </w:pPr>
      <w:r w:rsidRPr="00772019">
        <w:t>The samples named TiO</w:t>
      </w:r>
      <w:r w:rsidRPr="00D76C29">
        <w:rPr>
          <w:b/>
          <w:vertAlign w:val="subscript"/>
        </w:rPr>
        <w:t>2</w:t>
      </w:r>
      <w:r>
        <w:t xml:space="preserve"> </w:t>
      </w:r>
      <w:r w:rsidRPr="00772019">
        <w:t xml:space="preserve">and </w:t>
      </w:r>
      <w:r>
        <w:t>P-</w:t>
      </w:r>
      <w:r w:rsidRPr="00772019">
        <w:t>TiO</w:t>
      </w:r>
      <w:r w:rsidRPr="00D76C29">
        <w:rPr>
          <w:b/>
          <w:vertAlign w:val="subscript"/>
        </w:rPr>
        <w:t>2</w:t>
      </w:r>
      <w:r w:rsidRPr="00772019">
        <w:t xml:space="preserve"> were prepared by adding 5 mL of </w:t>
      </w:r>
      <w:r w:rsidR="00405455">
        <w:t>t</w:t>
      </w:r>
      <w:r w:rsidR="00405455" w:rsidRPr="00B86DC4">
        <w:t xml:space="preserve">itanium </w:t>
      </w:r>
      <w:r w:rsidRPr="00B86DC4">
        <w:t xml:space="preserve">(IV) </w:t>
      </w:r>
      <w:proofErr w:type="spellStart"/>
      <w:r w:rsidRPr="00B86DC4">
        <w:t>isopropoxide</w:t>
      </w:r>
      <w:proofErr w:type="spellEnd"/>
      <w:r w:rsidRPr="00B86DC4">
        <w:t xml:space="preserve"> (C</w:t>
      </w:r>
      <w:r w:rsidRPr="00B86DC4">
        <w:rPr>
          <w:vertAlign w:val="subscript"/>
        </w:rPr>
        <w:t>12</w:t>
      </w:r>
      <w:r w:rsidRPr="00B86DC4">
        <w:t>H</w:t>
      </w:r>
      <w:r w:rsidRPr="00B86DC4">
        <w:rPr>
          <w:vertAlign w:val="subscript"/>
        </w:rPr>
        <w:t>26</w:t>
      </w:r>
      <w:r w:rsidRPr="00B86DC4">
        <w:t>O</w:t>
      </w:r>
      <w:r w:rsidRPr="00B86DC4">
        <w:rPr>
          <w:vertAlign w:val="subscript"/>
        </w:rPr>
        <w:t>4</w:t>
      </w:r>
      <w:r w:rsidRPr="00B86DC4">
        <w:t xml:space="preserve">Ti) </w:t>
      </w:r>
      <w:r w:rsidRPr="00772019">
        <w:t>(TTIP) (Sigma-Aldrich</w:t>
      </w:r>
      <w:r>
        <w:t xml:space="preserve">, </w:t>
      </w:r>
      <w:r w:rsidRPr="00772019">
        <w:t>98%) dropwise into 100 mL of bi-distilled water containing 0.1 mL of nitric acid (Sigma-Aldrich, 99.8%)</w:t>
      </w:r>
      <w:r>
        <w:t xml:space="preserve"> </w:t>
      </w:r>
      <w:r w:rsidR="00D76C29">
        <w:fldChar w:fldCharType="begin"/>
      </w:r>
      <w:r w:rsidR="00D76C29">
        <w:instrText xml:space="preserve"> ADDIN ZOTERO_ITEM CSL_CITATION {"citationID":"56C73JM8","properties":{"formattedCitation":"(Sacco et al. 2019)","plainCitation":"(Sacco et al. 2019)","noteIndex":0},"citationItems":[{"id":272,"uris":["http://zotero.org/users/8681344/items/MSWYCR4N"],"itemData":{"id":272,"type":"article-journal","abstract":"In this work, the inﬂuence of simple acids in the room temperature sol-gel synthesis of TiO2 was investigated and the efﬁciency of prepared photocatalysts was evaluated in the removal of caffeine. To improve the photoactivity of TiO2, vanadium-doped TiO2 (VTiO2) samples were obtained starting from different amount of vanadyl sulphate as a dopant source. The samples were centrifuged, washed and ﬁnally dried at room temperature, and no calcination step was carried out. The prepared photocatalysts were characterized by different techniques (X-ray powder diffraction (XRD), speciﬁc surface area (SSA), ultraviolet-visible diffuse reﬂectance spectra (UV-vis DRS) and Raman). VTiO2 photocatalysts were tested in the photocatalytic removal of aqueous solutions containing caffeine. The photocatalytic tests were carried out in a recirculating batch cylindrical photoreactor irradiated by a UV LEDs strip (nominal power of 12 W and wavelength emission peak at about 365 nm) surrounding the external surface of the reactor. The optimized VTiO2 photocatalyst was able to reach a caffeine degradation of about 96% after 360 min of UV light irradiation with a total organic carbon (TOC) removal of 72%.","container-title":"Materials","DOI":"10.3390/ma12060911","ISSN":"1996-1944","issue":"6","journalAbbreviation":"Materials","language":"en","page":"911","source":"DOI.org (Crossref)","title":"Room Temperature Synthesis of V-Doped TiO2 and Its Photocatalytic Activity in the Removal of Caffeine under UV Irradiation","volume":"12","author":[{"family":"Sacco","given":"Olga"},{"family":"Sannino","given":"Diana"},{"family":"Matarangolo","given":"Mariantonietta"},{"family":"Vaiano","given":"Vincenzo"}],"issued":{"date-parts":[["2019",3,19]]}}}],"schema":"https://github.com/citation-style-language/schema/raw/master/csl-citation.json"} </w:instrText>
      </w:r>
      <w:r w:rsidR="00D76C29">
        <w:fldChar w:fldCharType="separate"/>
      </w:r>
      <w:r w:rsidR="00D76C29" w:rsidRPr="00D76C29">
        <w:rPr>
          <w:rFonts w:cs="Arial"/>
        </w:rPr>
        <w:t>(Sacco et al. 2019)</w:t>
      </w:r>
      <w:r w:rsidR="00D76C29">
        <w:fldChar w:fldCharType="end"/>
      </w:r>
      <w:r w:rsidR="00D76C29">
        <w:t xml:space="preserve"> </w:t>
      </w:r>
      <w:r>
        <w:t xml:space="preserve">or </w:t>
      </w:r>
      <w:r w:rsidRPr="00B86DC4">
        <w:t xml:space="preserve">2 </w:t>
      </w:r>
      <w:proofErr w:type="spellStart"/>
      <w:r w:rsidRPr="00B86DC4">
        <w:t>μL</w:t>
      </w:r>
      <w:proofErr w:type="spellEnd"/>
      <w:r w:rsidRPr="00B86DC4">
        <w:t xml:space="preserve"> of H</w:t>
      </w:r>
      <w:r w:rsidRPr="00B86DC4">
        <w:rPr>
          <w:vertAlign w:val="subscript"/>
        </w:rPr>
        <w:t>3</w:t>
      </w:r>
      <w:r w:rsidRPr="00B86DC4">
        <w:t>PO</w:t>
      </w:r>
      <w:r w:rsidRPr="00B86DC4">
        <w:rPr>
          <w:vertAlign w:val="subscript"/>
        </w:rPr>
        <w:t>4</w:t>
      </w:r>
      <w:r w:rsidRPr="00B86DC4">
        <w:t xml:space="preserve"> (</w:t>
      </w:r>
      <w:r w:rsidR="00803474" w:rsidRPr="00803474">
        <w:t xml:space="preserve">Riedel-de </w:t>
      </w:r>
      <w:proofErr w:type="spellStart"/>
      <w:r w:rsidR="00803474" w:rsidRPr="00803474">
        <w:t>Haën</w:t>
      </w:r>
      <w:proofErr w:type="spellEnd"/>
      <w:r w:rsidR="00803474">
        <w:t>, 80%</w:t>
      </w:r>
      <w:r w:rsidRPr="00B86DC4">
        <w:t>)</w:t>
      </w:r>
      <w:r w:rsidR="004A310A">
        <w:t xml:space="preserve"> </w:t>
      </w:r>
      <w:r w:rsidR="004A310A">
        <w:fldChar w:fldCharType="begin"/>
      </w:r>
      <w:r w:rsidR="004A310A">
        <w:instrText xml:space="preserve"> ADDIN ZOTERO_ITEM CSL_CITATION {"citationID":"ibDZw1ok","properties":{"formattedCitation":"(Rescigno et al. 2023)","plainCitation":"(Rescigno et al. 2023)","noteIndex":0},"citationItems":[{"id":274,"uris":["http://zotero.org/users/8681344/items/759X4725"],"itemData":{"id":274,"type":"article-journal","abstract":"In this study, P-doped T­ iO2 photocatalysts with different molar percentages (in the range 0.071–1.25 mol %) of the nonmetallic element were prepared and their photocatalytic activity under visible light irradiation was tested. All achieved samples were characterized by XRD, Raman, UV–Vis DRS and SEM–EDX techniques. XRD and Raman analysis showed that all doped photocatalysts were in anatase phase and evidenced that P ions were successfully incorporated into the ­TiO2 crystal lattice, affecting also the crystallinity degree of the P-doped ­TiO2 photocatalysts. Noticeably, the UV–Vis DRS spectra evidenced that the highest redshift in absorption edge was observed for the photocatalyst with the lowest P content (0.071PT), which showed also the lowest bandgap (2.9 eV). The photocatalytic performances of all P-doped ­TiO2 samples were compared with that of commercial T­ iO2 by evaluating the decolorization of methylene blue (MB) dye under visible light irradiation. Results showed that phosphorus doping strongly promoted photocatalytic activity in the presence of visible light. Furthermore, the most active photocatalyst in visible light tests (0.071PT) also showed better photocatalytic activity than commercial T­ iO2 in the decolorization of MB under simulated sunlight irradiation. Finally, 0.071PT photocatalyst was preliminarily tested against Escherichia coli (E. coli) under simulated solar light, showing an inactivation efficiency of 90% after 2 h of treatment time.","container-title":"Photochemical &amp; Photobiological Sciences","DOI":"10.1007/s43630-023-00363-y","ISSN":"1474-9092","journalAbbreviation":"Photochem Photobiol Sci","language":"en","source":"DOI.org (Crossref)","title":"Photocatalytic activity of P-doped TiO2 photocatalyst","URL":"https://link.springer.com/10.1007/s43630-023-00363-y","author":[{"family":"Rescigno","given":"Raffaella"},{"family":"Sacco","given":"Olga"},{"family":"Venditto","given":"Vincenzo"},{"family":"Fusco","given":"Alessandra"},{"family":"Donnarumma","given":"Giovanna"},{"family":"Lettieri","given":"Mariateresa"},{"family":"Fittipaldi","given":"Rosalba"},{"family":"Vaiano","given":"Vincenzo"}],"accessed":{"date-parts":[["2023",1,20]]},"issued":{"date-parts":[["2023",1,19]]}}}],"schema":"https://github.com/citation-style-language/schema/raw/master/csl-citation.json"} </w:instrText>
      </w:r>
      <w:r w:rsidR="004A310A">
        <w:fldChar w:fldCharType="separate"/>
      </w:r>
      <w:r w:rsidR="004A310A" w:rsidRPr="004A310A">
        <w:rPr>
          <w:rFonts w:cs="Arial"/>
        </w:rPr>
        <w:t>(Rescigno et al. 2023)</w:t>
      </w:r>
      <w:r w:rsidR="004A310A">
        <w:fldChar w:fldCharType="end"/>
      </w:r>
      <w:r w:rsidRPr="00772019">
        <w:t xml:space="preserve">, respectively. </w:t>
      </w:r>
      <w:r w:rsidR="00D03C82" w:rsidRPr="00D03C82">
        <w:t xml:space="preserve">The suspension was vigorously stirred at room temperature for 1 h to obtain a milky colloidal suspension </w:t>
      </w:r>
      <w:r w:rsidR="00320823">
        <w:t>(at pH=</w:t>
      </w:r>
      <w:r w:rsidR="00D03C82" w:rsidRPr="00D03C82">
        <w:t xml:space="preserve">2.5 in </w:t>
      </w:r>
      <w:r w:rsidR="00320823">
        <w:t xml:space="preserve">the presence of nitric acid and at pH=6 in the presence of </w:t>
      </w:r>
      <w:r w:rsidR="00D03C82" w:rsidRPr="00D03C82">
        <w:t>H</w:t>
      </w:r>
      <w:r w:rsidR="00D03C82" w:rsidRPr="00D03C82">
        <w:rPr>
          <w:vertAlign w:val="subscript"/>
        </w:rPr>
        <w:t>3</w:t>
      </w:r>
      <w:r w:rsidR="00D03C82" w:rsidRPr="00D03C82">
        <w:t>PO</w:t>
      </w:r>
      <w:r w:rsidR="00D03C82" w:rsidRPr="00D03C82">
        <w:rPr>
          <w:vertAlign w:val="subscript"/>
        </w:rPr>
        <w:t>4</w:t>
      </w:r>
      <w:r w:rsidR="00320823">
        <w:t>)</w:t>
      </w:r>
      <w:r w:rsidRPr="00772019">
        <w:t>.</w:t>
      </w:r>
      <w:r w:rsidR="00D76C29" w:rsidRPr="00D76C29">
        <w:t xml:space="preserve"> T</w:t>
      </w:r>
      <w:r w:rsidR="00D76C29">
        <w:t>hen it</w:t>
      </w:r>
      <w:r w:rsidR="00D76C29" w:rsidRPr="00D76C29">
        <w:t xml:space="preserve"> was </w:t>
      </w:r>
      <w:r w:rsidR="00803474" w:rsidRPr="00D76C29">
        <w:t>centrifuged,</w:t>
      </w:r>
      <w:r w:rsidR="00D76C29" w:rsidRPr="00D76C29">
        <w:t xml:space="preserve"> and the </w:t>
      </w:r>
      <w:r w:rsidR="00E86ADD" w:rsidRPr="00D76C29">
        <w:t xml:space="preserve">obtained </w:t>
      </w:r>
      <w:r w:rsidR="00D76C29" w:rsidRPr="00D76C29">
        <w:t xml:space="preserve">precipitate was </w:t>
      </w:r>
      <w:r w:rsidR="00E86ADD">
        <w:t>dried in air</w:t>
      </w:r>
      <w:r w:rsidR="00D76C29" w:rsidRPr="00D76C29">
        <w:t xml:space="preserve"> overnight</w:t>
      </w:r>
      <w:r w:rsidR="00E86ADD">
        <w:t xml:space="preserve"> at room temperature</w:t>
      </w:r>
      <w:r w:rsidR="00D76C29" w:rsidRPr="00D76C29">
        <w:t>.</w:t>
      </w:r>
      <w:r w:rsidRPr="00772019">
        <w:t xml:space="preserve"> </w:t>
      </w:r>
    </w:p>
    <w:p w14:paraId="6DD9802A" w14:textId="77777777" w:rsidR="00BC0A47" w:rsidRDefault="00803474" w:rsidP="00D76C29">
      <w:pPr>
        <w:pStyle w:val="CETBodytext"/>
      </w:pPr>
      <w:r>
        <w:t>After</w:t>
      </w:r>
      <w:r w:rsidR="006A2576">
        <w:t>, two new colloidal suspensions</w:t>
      </w:r>
      <w:r w:rsidRPr="00803474">
        <w:t xml:space="preserve"> </w:t>
      </w:r>
      <w:r w:rsidR="006A2576" w:rsidRPr="00803474">
        <w:t>w</w:t>
      </w:r>
      <w:r w:rsidR="006A2576">
        <w:t xml:space="preserve">ere </w:t>
      </w:r>
      <w:r w:rsidRPr="00803474">
        <w:t xml:space="preserve">prepared </w:t>
      </w:r>
      <w:r w:rsidR="000C57F7">
        <w:t xml:space="preserve">with the same technique </w:t>
      </w:r>
      <w:r w:rsidR="00F138A0">
        <w:t xml:space="preserve">and </w:t>
      </w:r>
      <w:r>
        <w:t xml:space="preserve">the </w:t>
      </w:r>
      <w:r w:rsidR="00405455">
        <w:t xml:space="preserve">corona </w:t>
      </w:r>
      <w:r w:rsidR="004D1A1D">
        <w:t xml:space="preserve">pre-treated </w:t>
      </w:r>
      <w:r w:rsidR="004D1A1D" w:rsidRPr="004D1A1D">
        <w:t xml:space="preserve">PP film (dimensions: </w:t>
      </w:r>
      <w:r w:rsidR="004D1A1D">
        <w:t>10</w:t>
      </w:r>
      <w:r w:rsidR="004D1A1D" w:rsidRPr="004D1A1D">
        <w:t xml:space="preserve"> cm × </w:t>
      </w:r>
      <w:r w:rsidR="004D1A1D">
        <w:t>3</w:t>
      </w:r>
      <w:r w:rsidR="004D1A1D" w:rsidRPr="004D1A1D">
        <w:t xml:space="preserve"> cm, thickness: 0.01 mm)</w:t>
      </w:r>
      <w:r w:rsidR="00E86ADD">
        <w:t>,</w:t>
      </w:r>
      <w:r w:rsidR="004D1A1D" w:rsidRPr="004D1A1D">
        <w:t xml:space="preserve"> </w:t>
      </w:r>
      <w:r w:rsidR="00B949F1">
        <w:t xml:space="preserve">provided by MACA </w:t>
      </w:r>
      <w:proofErr w:type="spellStart"/>
      <w:r w:rsidR="00B949F1">
        <w:t>srl</w:t>
      </w:r>
      <w:proofErr w:type="spellEnd"/>
      <w:r w:rsidR="00E86ADD">
        <w:t>,</w:t>
      </w:r>
      <w:r w:rsidR="004200EF">
        <w:t xml:space="preserve"> </w:t>
      </w:r>
      <w:r w:rsidR="006A2576" w:rsidRPr="004D1A1D">
        <w:t>w</w:t>
      </w:r>
      <w:r w:rsidR="006A2576">
        <w:t>ere</w:t>
      </w:r>
      <w:r w:rsidR="006A2576" w:rsidRPr="004D1A1D">
        <w:t xml:space="preserve"> </w:t>
      </w:r>
      <w:r w:rsidR="004D1A1D" w:rsidRPr="004D1A1D">
        <w:t xml:space="preserve">then dipped </w:t>
      </w:r>
      <w:r>
        <w:t>inside</w:t>
      </w:r>
      <w:r w:rsidR="008C6BED">
        <w:t xml:space="preserve"> </w:t>
      </w:r>
      <w:r w:rsidR="004D1A1D" w:rsidRPr="004D1A1D">
        <w:t xml:space="preserve">for </w:t>
      </w:r>
      <w:r w:rsidR="00B949F1">
        <w:t>2</w:t>
      </w:r>
      <w:r w:rsidR="004D1A1D" w:rsidRPr="004D1A1D">
        <w:t xml:space="preserve"> </w:t>
      </w:r>
      <w:r w:rsidR="00B949F1">
        <w:t>h</w:t>
      </w:r>
      <w:r w:rsidR="004D1A1D" w:rsidRPr="004D1A1D">
        <w:t xml:space="preserve"> (</w:t>
      </w:r>
      <w:r w:rsidR="006A2576" w:rsidRPr="006A2576">
        <w:t>TiO</w:t>
      </w:r>
      <w:r w:rsidR="006A2576" w:rsidRPr="006A2576">
        <w:rPr>
          <w:vertAlign w:val="subscript"/>
        </w:rPr>
        <w:t>2</w:t>
      </w:r>
      <w:r w:rsidR="006A2576" w:rsidRPr="006A2576">
        <w:t>/</w:t>
      </w:r>
      <w:r w:rsidR="006A2576">
        <w:t xml:space="preserve">PP and </w:t>
      </w:r>
      <w:r w:rsidR="00B949F1">
        <w:t>P-TiO</w:t>
      </w:r>
      <w:r w:rsidR="00B949F1" w:rsidRPr="00F138A0">
        <w:rPr>
          <w:vertAlign w:val="subscript"/>
        </w:rPr>
        <w:t>2/</w:t>
      </w:r>
      <w:r w:rsidR="00B949F1">
        <w:t>PP</w:t>
      </w:r>
      <w:r w:rsidR="004D1A1D" w:rsidRPr="004D1A1D">
        <w:t xml:space="preserve">) and </w:t>
      </w:r>
      <w:r w:rsidR="00405455" w:rsidRPr="00D76C29">
        <w:t>left to air dry overnight</w:t>
      </w:r>
      <w:r w:rsidR="00927311">
        <w:t xml:space="preserve">, </w:t>
      </w:r>
      <w:r w:rsidR="00927311" w:rsidRPr="00927311">
        <w:t>thus obtaining at the end a surface catalyst deposition of 0.41 mg*cm</w:t>
      </w:r>
      <w:r w:rsidR="00927311" w:rsidRPr="00B2243B">
        <w:rPr>
          <w:vertAlign w:val="superscript"/>
        </w:rPr>
        <w:t>2</w:t>
      </w:r>
      <w:r w:rsidR="00927311" w:rsidRPr="00927311">
        <w:t xml:space="preserve"> for TiO</w:t>
      </w:r>
      <w:r w:rsidR="00927311" w:rsidRPr="00B2243B">
        <w:rPr>
          <w:vertAlign w:val="subscript"/>
        </w:rPr>
        <w:t>2</w:t>
      </w:r>
      <w:r w:rsidR="00927311" w:rsidRPr="00927311">
        <w:t>/PP, while 0.2 mg*cm</w:t>
      </w:r>
      <w:r w:rsidR="00927311" w:rsidRPr="00B2243B">
        <w:rPr>
          <w:vertAlign w:val="superscript"/>
        </w:rPr>
        <w:t>2</w:t>
      </w:r>
      <w:r w:rsidR="00927311" w:rsidRPr="00927311">
        <w:t xml:space="preserve"> for P-TiO</w:t>
      </w:r>
      <w:r w:rsidR="00927311" w:rsidRPr="00B2243B">
        <w:rPr>
          <w:vertAlign w:val="subscript"/>
        </w:rPr>
        <w:t>2</w:t>
      </w:r>
      <w:r w:rsidR="00927311" w:rsidRPr="00927311">
        <w:t>/PP</w:t>
      </w:r>
      <w:r w:rsidR="004D1A1D" w:rsidRPr="004D1A1D">
        <w:t xml:space="preserve">. </w:t>
      </w:r>
      <w:r w:rsidR="007C57DA">
        <w:t>All these samples</w:t>
      </w:r>
      <w:r w:rsidR="00F138A0">
        <w:t xml:space="preserve"> </w:t>
      </w:r>
      <w:r w:rsidR="006A2576" w:rsidRPr="004D1A1D">
        <w:t>w</w:t>
      </w:r>
      <w:r w:rsidR="006A2576">
        <w:t xml:space="preserve">ere </w:t>
      </w:r>
      <w:r w:rsidR="004D1A1D" w:rsidRPr="004D1A1D">
        <w:t xml:space="preserve">characterized from </w:t>
      </w:r>
      <w:r w:rsidR="00E86ADD">
        <w:t xml:space="preserve">the </w:t>
      </w:r>
      <w:proofErr w:type="spellStart"/>
      <w:r w:rsidR="004D1A1D" w:rsidRPr="004D1A1D">
        <w:t>physico</w:t>
      </w:r>
      <w:proofErr w:type="spellEnd"/>
      <w:r w:rsidR="004D1A1D" w:rsidRPr="004D1A1D">
        <w:t>-chemical characterization point of view</w:t>
      </w:r>
      <w:r w:rsidR="00F138A0">
        <w:t>.</w:t>
      </w:r>
    </w:p>
    <w:p w14:paraId="4C16B3EF" w14:textId="77777777" w:rsidR="00702A4F" w:rsidRPr="00284B19" w:rsidRDefault="00ED156B" w:rsidP="00D76C29">
      <w:pPr>
        <w:pStyle w:val="CETBodytext"/>
        <w:rPr>
          <w:rFonts w:cs="ArialMT"/>
          <w:lang w:bidi="en-US"/>
        </w:rPr>
      </w:pPr>
      <w:r w:rsidRPr="00ED156B">
        <w:t xml:space="preserve">The X-Ray </w:t>
      </w:r>
      <w:r w:rsidR="00FA25FE">
        <w:t xml:space="preserve">diffraction </w:t>
      </w:r>
      <w:r w:rsidRPr="00ED156B">
        <w:t>(XRD) patterns were obtained with a Brucker D8 Advance diffractometer, using a nickel filtered Cu-Kα radiation and Bragg–Brentano θ–θ geometry</w:t>
      </w:r>
      <w:r w:rsidR="007E0736">
        <w:t xml:space="preserve">. </w:t>
      </w:r>
      <w:r w:rsidR="007E0736" w:rsidRPr="007E0736">
        <w:t xml:space="preserve">The </w:t>
      </w:r>
      <w:proofErr w:type="spellStart"/>
      <w:r w:rsidR="007E0736" w:rsidRPr="007E0736">
        <w:t>Brunauer</w:t>
      </w:r>
      <w:proofErr w:type="spellEnd"/>
      <w:r w:rsidR="007E0736" w:rsidRPr="007E0736">
        <w:t>, Emmett and Teller (BET) specific surface area (SSA) of the catalysts was obtained from the dynamic N</w:t>
      </w:r>
      <w:r w:rsidR="007E0736" w:rsidRPr="00353781">
        <w:rPr>
          <w:vertAlign w:val="subscript"/>
        </w:rPr>
        <w:t>2</w:t>
      </w:r>
      <w:r w:rsidR="007E0736" w:rsidRPr="007E0736">
        <w:t xml:space="preserve"> adsorption measurement at −196 °C, using a </w:t>
      </w:r>
      <w:proofErr w:type="spellStart"/>
      <w:r w:rsidR="007E0736" w:rsidRPr="007E0736">
        <w:t>Costech</w:t>
      </w:r>
      <w:proofErr w:type="spellEnd"/>
      <w:r w:rsidR="007E0736" w:rsidRPr="007E0736">
        <w:t xml:space="preserve"> </w:t>
      </w:r>
      <w:proofErr w:type="spellStart"/>
      <w:r w:rsidR="007E0736" w:rsidRPr="007E0736">
        <w:t>Sorptometer</w:t>
      </w:r>
      <w:proofErr w:type="spellEnd"/>
      <w:r w:rsidR="007E0736" w:rsidRPr="007E0736">
        <w:t xml:space="preserve"> 1042 instrument, after a pre-treatment of the samples at 35 °C for 180 min in He flow. </w:t>
      </w:r>
      <w:r w:rsidR="006A2576">
        <w:t xml:space="preserve"> </w:t>
      </w:r>
      <w:r w:rsidR="00353781">
        <w:rPr>
          <w:rFonts w:eastAsiaTheme="minorHAnsi" w:cs="Arial"/>
          <w:szCs w:val="18"/>
          <w:lang w:val="en-GB"/>
        </w:rPr>
        <w:t>T</w:t>
      </w:r>
      <w:r w:rsidRPr="00E86ADD">
        <w:rPr>
          <w:rFonts w:eastAsiaTheme="minorHAnsi" w:cs="Arial"/>
          <w:szCs w:val="18"/>
          <w:lang w:val="en-GB"/>
        </w:rPr>
        <w:t xml:space="preserve">he surface morphology was </w:t>
      </w:r>
      <w:proofErr w:type="spellStart"/>
      <w:r w:rsidRPr="00E86ADD">
        <w:rPr>
          <w:rFonts w:eastAsiaTheme="minorHAnsi" w:cs="Arial"/>
          <w:szCs w:val="18"/>
          <w:lang w:val="en-GB"/>
        </w:rPr>
        <w:t>analyzed</w:t>
      </w:r>
      <w:proofErr w:type="spellEnd"/>
      <w:r w:rsidRPr="00E86ADD">
        <w:rPr>
          <w:rFonts w:eastAsiaTheme="minorHAnsi" w:cs="Arial"/>
          <w:szCs w:val="18"/>
          <w:lang w:val="en-GB"/>
        </w:rPr>
        <w:t xml:space="preserve"> </w:t>
      </w:r>
      <w:r w:rsidRPr="0056798A">
        <w:rPr>
          <w:rFonts w:eastAsiaTheme="minorHAnsi" w:cs="Arial"/>
          <w:szCs w:val="18"/>
          <w:lang w:val="en-GB"/>
        </w:rPr>
        <w:t xml:space="preserve">by </w:t>
      </w:r>
      <w:r w:rsidR="00840294" w:rsidRPr="0056798A">
        <w:rPr>
          <w:rFonts w:cs="ArialMT"/>
          <w:lang w:bidi="en-US"/>
        </w:rPr>
        <w:t>scanning electron microscope (SEM) (</w:t>
      </w:r>
      <w:r w:rsidR="00840294" w:rsidRPr="0056798A">
        <w:t>LEO</w:t>
      </w:r>
      <w:r w:rsidR="00840294" w:rsidRPr="0056798A">
        <w:rPr>
          <w:rFonts w:cs="ArialMT"/>
          <w:lang w:bidi="en-US"/>
        </w:rPr>
        <w:t xml:space="preserve"> Evo 50, Carl Zeiss AG) using an acceleration voltage of 10 kV, a working distance ranging from 8 to 10 mm and a beam current of 30 </w:t>
      </w:r>
      <w:proofErr w:type="spellStart"/>
      <w:r w:rsidR="00840294" w:rsidRPr="0056798A">
        <w:rPr>
          <w:rFonts w:cs="ArialMT"/>
          <w:lang w:bidi="en-US"/>
        </w:rPr>
        <w:t>μA</w:t>
      </w:r>
      <w:proofErr w:type="spellEnd"/>
      <w:r w:rsidR="00840294" w:rsidRPr="0056798A">
        <w:rPr>
          <w:rFonts w:cs="ArialMT"/>
          <w:lang w:bidi="en-US"/>
        </w:rPr>
        <w:t xml:space="preserve">. The investigated samples were coated with gold to provide conductive surfaces and prevent their charging. Energy dispersive X-ray (EDX) spectrometer, coupled to the SEM, was employed to detect the elemental composition of the films’ surface. The Oxford Inca software was used to acquire the spectra; the applied electron beam of energy was 20 keV and probe current 230 </w:t>
      </w:r>
      <w:proofErr w:type="spellStart"/>
      <w:r w:rsidR="00840294" w:rsidRPr="0056798A">
        <w:rPr>
          <w:rFonts w:cs="ArialMT"/>
          <w:lang w:bidi="en-US"/>
        </w:rPr>
        <w:t>pA.</w:t>
      </w:r>
      <w:proofErr w:type="spellEnd"/>
    </w:p>
    <w:p w14:paraId="1E01A83A" w14:textId="77777777" w:rsidR="00B86DC4" w:rsidRDefault="00B86DC4" w:rsidP="006A2576">
      <w:pPr>
        <w:pStyle w:val="CETheadingx"/>
      </w:pPr>
      <w:r w:rsidRPr="00B86DC4">
        <w:t xml:space="preserve">Photocatalytic activity tests </w:t>
      </w:r>
    </w:p>
    <w:p w14:paraId="409F68BA" w14:textId="77777777" w:rsidR="00217200" w:rsidRPr="008111EA" w:rsidRDefault="00B86DC4" w:rsidP="00217200">
      <w:pPr>
        <w:pStyle w:val="CETBodytext"/>
        <w:rPr>
          <w:lang w:val="en-GB"/>
        </w:rPr>
      </w:pPr>
      <w:r w:rsidRPr="00D76C29">
        <w:rPr>
          <w:rStyle w:val="CETBodytextCarattere"/>
        </w:rPr>
        <w:t xml:space="preserve">Photocatalytic tests were performed using a polystyrene </w:t>
      </w:r>
      <w:r w:rsidR="00405455">
        <w:rPr>
          <w:rStyle w:val="CETBodytextCarattere"/>
        </w:rPr>
        <w:t xml:space="preserve">batch </w:t>
      </w:r>
      <w:r w:rsidRPr="00D76C29">
        <w:rPr>
          <w:rStyle w:val="CETBodytextCarattere"/>
        </w:rPr>
        <w:t xml:space="preserve">reactor (ID = 3.5 cm, h = 2 cm, V = 19.2 mL). Irradiation was performed with four </w:t>
      </w:r>
      <w:r w:rsidR="00BC0A47">
        <w:rPr>
          <w:rStyle w:val="CETBodytextCarattere"/>
        </w:rPr>
        <w:t xml:space="preserve">UV </w:t>
      </w:r>
      <w:r w:rsidR="00DB1BE2">
        <w:rPr>
          <w:rStyle w:val="CETBodytextCarattere"/>
        </w:rPr>
        <w:t xml:space="preserve">or </w:t>
      </w:r>
      <w:r w:rsidRPr="00D76C29">
        <w:rPr>
          <w:rStyle w:val="CETBodytextCarattere"/>
        </w:rPr>
        <w:t>Vis lamps (</w:t>
      </w:r>
      <w:r w:rsidR="00BC0A47" w:rsidRPr="00D76C29">
        <w:rPr>
          <w:rStyle w:val="CETBodytextCarattere"/>
        </w:rPr>
        <w:t xml:space="preserve">Philips, nominal power: </w:t>
      </w:r>
      <w:r w:rsidR="00405455">
        <w:rPr>
          <w:rStyle w:val="CETBodytextCarattere"/>
        </w:rPr>
        <w:t>32</w:t>
      </w:r>
      <w:r w:rsidR="00405455" w:rsidRPr="00D76C29">
        <w:rPr>
          <w:rStyle w:val="CETBodytextCarattere"/>
        </w:rPr>
        <w:t xml:space="preserve"> </w:t>
      </w:r>
      <w:r w:rsidR="00BC0A47" w:rsidRPr="00D76C29">
        <w:rPr>
          <w:rStyle w:val="CETBodytextCarattere"/>
        </w:rPr>
        <w:t xml:space="preserve">W, </w:t>
      </w:r>
      <w:r w:rsidR="00BC0A47" w:rsidRPr="00BC0A47">
        <w:rPr>
          <w:rStyle w:val="CETBodytextCarattere"/>
        </w:rPr>
        <w:t>emission at 365</w:t>
      </w:r>
      <w:r w:rsidR="009319E5">
        <w:rPr>
          <w:rStyle w:val="CETBodytextCarattere"/>
        </w:rPr>
        <w:t xml:space="preserve"> </w:t>
      </w:r>
      <w:r w:rsidR="00BC0A47" w:rsidRPr="00BC0A47">
        <w:rPr>
          <w:rStyle w:val="CETBodytextCarattere"/>
        </w:rPr>
        <w:t>nm</w:t>
      </w:r>
      <w:r w:rsidR="00BC0A47">
        <w:rPr>
          <w:rStyle w:val="CETBodytextCarattere"/>
        </w:rPr>
        <w:t xml:space="preserve"> for UV and</w:t>
      </w:r>
      <w:r w:rsidR="00BC0A47" w:rsidRPr="00D76C29">
        <w:rPr>
          <w:rStyle w:val="CETBodytextCarattere"/>
        </w:rPr>
        <w:t xml:space="preserve"> &gt; 400 nm</w:t>
      </w:r>
      <w:r w:rsidR="00BC0A47">
        <w:rPr>
          <w:rStyle w:val="CETBodytextCarattere"/>
        </w:rPr>
        <w:t xml:space="preserve"> for Vis irradiation</w:t>
      </w:r>
      <w:r w:rsidR="00BC0A47" w:rsidRPr="00D76C29">
        <w:rPr>
          <w:rStyle w:val="CETBodytextCarattere"/>
        </w:rPr>
        <w:t xml:space="preserve">) </w:t>
      </w:r>
      <w:r w:rsidRPr="00D76C29">
        <w:rPr>
          <w:rStyle w:val="CETBodytextCarattere"/>
        </w:rPr>
        <w:t xml:space="preserve">placed </w:t>
      </w:r>
      <w:r w:rsidR="00B949F1" w:rsidRPr="00D76C29">
        <w:rPr>
          <w:rStyle w:val="CETBodytextCarattere"/>
        </w:rPr>
        <w:t xml:space="preserve">at </w:t>
      </w:r>
      <w:r w:rsidRPr="00D76C29">
        <w:rPr>
          <w:rStyle w:val="CETBodytextCarattere"/>
        </w:rPr>
        <w:t xml:space="preserve">5 cm </w:t>
      </w:r>
      <w:r w:rsidR="00063D31" w:rsidRPr="00D76C29">
        <w:rPr>
          <w:rStyle w:val="CETBodytextCarattere"/>
        </w:rPr>
        <w:t>up to</w:t>
      </w:r>
      <w:r w:rsidRPr="00D76C29">
        <w:rPr>
          <w:rStyle w:val="CETBodytextCarattere"/>
        </w:rPr>
        <w:t xml:space="preserve"> the </w:t>
      </w:r>
      <w:r w:rsidR="00607C92" w:rsidRPr="00D76C29">
        <w:rPr>
          <w:rStyle w:val="CETBodytextCarattere"/>
        </w:rPr>
        <w:t xml:space="preserve">body of the </w:t>
      </w:r>
      <w:r w:rsidRPr="00D76C29">
        <w:rPr>
          <w:rStyle w:val="CETBodytextCarattere"/>
        </w:rPr>
        <w:t>reactor</w:t>
      </w:r>
      <w:r w:rsidR="00B949F1" w:rsidRPr="00D76C29">
        <w:rPr>
          <w:rStyle w:val="CETBodytextCarattere"/>
        </w:rPr>
        <w:t xml:space="preserve"> in order to </w:t>
      </w:r>
      <w:r w:rsidR="00370C42" w:rsidRPr="00D76C29">
        <w:rPr>
          <w:rStyle w:val="CETBodytextCarattere"/>
        </w:rPr>
        <w:t xml:space="preserve">uniformly </w:t>
      </w:r>
      <w:r w:rsidR="00B949F1" w:rsidRPr="00D76C29">
        <w:rPr>
          <w:rStyle w:val="CETBodytextCarattere"/>
        </w:rPr>
        <w:t xml:space="preserve">irradiate the </w:t>
      </w:r>
      <w:r w:rsidR="00370C42">
        <w:rPr>
          <w:rStyle w:val="CETBodytextCarattere"/>
        </w:rPr>
        <w:t>suspension</w:t>
      </w:r>
      <w:r w:rsidR="006A2576" w:rsidRPr="00D76C29">
        <w:rPr>
          <w:rStyle w:val="CETBodytextCarattere"/>
        </w:rPr>
        <w:t>.</w:t>
      </w:r>
      <w:r w:rsidRPr="00D76C29">
        <w:rPr>
          <w:rStyle w:val="CETBodytextCarattere"/>
        </w:rPr>
        <w:t xml:space="preserve"> </w:t>
      </w:r>
      <w:r w:rsidR="00011721" w:rsidRPr="00011721">
        <w:rPr>
          <w:rStyle w:val="CETBodytextCarattere"/>
        </w:rPr>
        <w:t>The photocatalysts were added to 10 mL of aqueous solution containing MB (at the initial concentration of 5 mg/L)</w:t>
      </w:r>
      <w:r w:rsidR="009A7C45">
        <w:rPr>
          <w:rStyle w:val="CETBodytextCarattere"/>
        </w:rPr>
        <w:t xml:space="preserve"> at a dosage of </w:t>
      </w:r>
      <w:r w:rsidR="00011721" w:rsidRPr="00011721">
        <w:rPr>
          <w:rStyle w:val="CETBodytextCarattere"/>
        </w:rPr>
        <w:t xml:space="preserve">3 mg/mL </w:t>
      </w:r>
      <w:r w:rsidR="009A7C45">
        <w:rPr>
          <w:rStyle w:val="CETBodytextCarattere"/>
        </w:rPr>
        <w:t xml:space="preserve">in the case of powder photocatalysts. Instead, </w:t>
      </w:r>
      <w:r w:rsidR="00011721" w:rsidRPr="00011721">
        <w:rPr>
          <w:rStyle w:val="CETBodytextCarattere"/>
        </w:rPr>
        <w:t>for the photoactivated films, small squares measuring 2 x 2 cm were used</w:t>
      </w:r>
      <w:r w:rsidR="00011721">
        <w:rPr>
          <w:rStyle w:val="CETBodytextCarattere"/>
        </w:rPr>
        <w:t xml:space="preserve">. </w:t>
      </w:r>
      <w:r w:rsidRPr="00D76C29">
        <w:rPr>
          <w:rStyle w:val="CETBodytextCarattere"/>
        </w:rPr>
        <w:t xml:space="preserve">The lamps were switched on at the beginning of the photocatalytic test, which lasted 240 min. </w:t>
      </w:r>
      <w:r w:rsidR="00B949F1" w:rsidRPr="00D76C29">
        <w:rPr>
          <w:rStyle w:val="CETBodytextCarattere"/>
        </w:rPr>
        <w:t xml:space="preserve">A solution volume of </w:t>
      </w:r>
      <w:r w:rsidRPr="00D76C29">
        <w:rPr>
          <w:rStyle w:val="CETBodytextCarattere"/>
        </w:rPr>
        <w:t xml:space="preserve">1 mL was withdrawn at different time to analyze </w:t>
      </w:r>
      <w:r w:rsidR="00B949F1" w:rsidRPr="00D76C29">
        <w:rPr>
          <w:rStyle w:val="CETBodytextCarattere"/>
        </w:rPr>
        <w:t>the MB dye concentration during the experiments</w:t>
      </w:r>
      <w:r w:rsidRPr="00D76C29">
        <w:rPr>
          <w:rStyle w:val="CETBodytextCarattere"/>
        </w:rPr>
        <w:t xml:space="preserve">. A UV-Vis spectrophotometer </w:t>
      </w:r>
      <w:proofErr w:type="spellStart"/>
      <w:r w:rsidR="00B949F1" w:rsidRPr="00D76C29">
        <w:rPr>
          <w:rStyle w:val="CETBodytextCarattere"/>
        </w:rPr>
        <w:t>Duetta</w:t>
      </w:r>
      <w:proofErr w:type="spellEnd"/>
      <w:r w:rsidR="00B949F1" w:rsidRPr="00D76C29">
        <w:rPr>
          <w:rStyle w:val="CETBodytextCarattere"/>
        </w:rPr>
        <w:t xml:space="preserve"> (Horiba Scientific) </w:t>
      </w:r>
      <w:r w:rsidRPr="00D76C29">
        <w:rPr>
          <w:rStyle w:val="CETBodytextCarattere"/>
        </w:rPr>
        <w:t>was used to analyze the absorbance of MB at a wavelength of 663 nm</w:t>
      </w:r>
      <w:r w:rsidRPr="00B86DC4">
        <w:t>.</w:t>
      </w:r>
      <w:r w:rsidR="00ED156B">
        <w:t xml:space="preserve"> </w:t>
      </w:r>
      <w:r w:rsidR="00217200">
        <w:t xml:space="preserve">A kinetic analysis of the photocatalytic discoloration of </w:t>
      </w:r>
      <w:r w:rsidR="008111EA">
        <w:t>MB</w:t>
      </w:r>
      <w:r w:rsidR="00217200">
        <w:t xml:space="preserve"> was carried out. The Langmuir–Hinshelwood model is used to describe the kinetics of photocatalytic process</w:t>
      </w:r>
      <w:r w:rsidR="000C57F7">
        <w:t xml:space="preserve"> </w:t>
      </w:r>
      <w:r w:rsidR="000C57F7">
        <w:fldChar w:fldCharType="begin"/>
      </w:r>
      <w:r w:rsidR="000C57F7">
        <w:instrText xml:space="preserve"> ADDIN ZOTERO_ITEM CSL_CITATION {"citationID":"fZ3N6N85","properties":{"formattedCitation":"(Mancuso Antonietta et al. 2021)","plainCitation":"(Mancuso Antonietta et al. 2021)","noteIndex":0},"citationItems":[{"id":280,"uris":["http://zotero.org/users/8681344/items/QWHCGNBQ"],"itemData":{"id":280,"type":"article-journal","container-title":"Chemical Engineering Transactions","DOI":"10.3303/CET2186095","language":"en","page":"565-570","source":"DOI.org (CSL JSON)","title":"Visible Light Active Fe-N Codoped TiO2 Synthesized through Sol Gel Method: Influence of Operating Conditions on Photocatalytic Performances","title-short":"Visible Light Active Fe-N Codoped TiO2 Synthesized through Sol Gel Method","volume":"86","author":[{"literal":"Mancuso Antonietta"},{"literal":"Sacco Olga"},{"literal":"Vaiano Vincenzo"},{"literal":"Sannino Diana"},{"literal":"Venditto Vincenzo"},{"literal":"Pragliola Stefania"},{"literal":"Morante Nicola"}],"issued":{"date-parts":[["2021",6]]}}}],"schema":"https://github.com/citation-style-language/schema/raw/master/csl-citation.json"} </w:instrText>
      </w:r>
      <w:r w:rsidR="000C57F7">
        <w:fldChar w:fldCharType="separate"/>
      </w:r>
      <w:r w:rsidR="000C57F7" w:rsidRPr="000C57F7">
        <w:rPr>
          <w:rFonts w:cs="Arial"/>
        </w:rPr>
        <w:t>(Mancuso Antonietta et al. 2021)</w:t>
      </w:r>
      <w:r w:rsidR="000C57F7">
        <w:fldChar w:fldCharType="end"/>
      </w:r>
      <w:r w:rsidR="005E5CD3">
        <w:t>.</w:t>
      </w:r>
      <w:r w:rsidR="00217200">
        <w:t xml:space="preserve"> The derivation is based on the degradation rate (</w:t>
      </w:r>
      <w:r w:rsidR="00217200" w:rsidRPr="008F3AB3">
        <w:rPr>
          <w:i/>
          <w:iCs/>
        </w:rPr>
        <w:t>r</w:t>
      </w:r>
      <w:r w:rsidR="00217200">
        <w:t>), which is expressed as follows:</w:t>
      </w:r>
    </w:p>
    <w:p w14:paraId="3E816F21" w14:textId="77777777" w:rsidR="008111EA" w:rsidRDefault="008111EA" w:rsidP="00217200">
      <w:pPr>
        <w:pStyle w:val="CETBodytext"/>
      </w:pPr>
    </w:p>
    <w:tbl>
      <w:tblPr>
        <w:tblW w:w="5000" w:type="pct"/>
        <w:tblLook w:val="04A0" w:firstRow="1" w:lastRow="0" w:firstColumn="1" w:lastColumn="0" w:noHBand="0" w:noVBand="1"/>
      </w:tblPr>
      <w:tblGrid>
        <w:gridCol w:w="7983"/>
        <w:gridCol w:w="804"/>
      </w:tblGrid>
      <w:tr w:rsidR="00217200" w:rsidRPr="00B57B36" w14:paraId="2C9D592D" w14:textId="77777777" w:rsidTr="00DD54E6">
        <w:tc>
          <w:tcPr>
            <w:tcW w:w="8188" w:type="dxa"/>
            <w:shd w:val="clear" w:color="auto" w:fill="auto"/>
            <w:vAlign w:val="center"/>
          </w:tcPr>
          <w:p w14:paraId="06910A60" w14:textId="77777777" w:rsidR="00217200" w:rsidRPr="008F3AB3" w:rsidRDefault="00217200" w:rsidP="00DD54E6">
            <w:pPr>
              <w:pStyle w:val="CETBodytext"/>
            </w:pPr>
            <m:oMathPara>
              <m:oMathParaPr>
                <m:jc m:val="left"/>
              </m:oMathParaPr>
              <m:oMath>
                <m:r>
                  <w:rPr>
                    <w:rFonts w:ascii="Cambria Math" w:hAnsi="Cambria Math"/>
                  </w:rPr>
                  <m:t>r=-</m:t>
                </m:r>
                <m:f>
                  <m:fPr>
                    <m:ctrlPr>
                      <w:rPr>
                        <w:rFonts w:ascii="Cambria Math" w:hAnsi="Cambria Math"/>
                        <w:i/>
                      </w:rPr>
                    </m:ctrlPr>
                  </m:fPr>
                  <m:num>
                    <m:r>
                      <w:rPr>
                        <w:rFonts w:ascii="Cambria Math" w:hAnsi="Cambria Math"/>
                      </w:rPr>
                      <m:t>dc</m:t>
                    </m:r>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ad</m:t>
                        </m:r>
                      </m:sub>
                    </m:sSub>
                    <m:r>
                      <w:rPr>
                        <w:rFonts w:ascii="Cambria Math" w:hAnsi="Cambria Math"/>
                      </w:rPr>
                      <m:t xml:space="preserve"> c</m:t>
                    </m:r>
                  </m:num>
                  <m:den>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ad</m:t>
                        </m:r>
                      </m:sub>
                    </m:sSub>
                    <m:r>
                      <w:rPr>
                        <w:rFonts w:ascii="Cambria Math" w:hAnsi="Cambria Math"/>
                      </w:rPr>
                      <m:t xml:space="preserve"> c </m:t>
                    </m:r>
                  </m:den>
                </m:f>
              </m:oMath>
            </m:oMathPara>
          </w:p>
        </w:tc>
        <w:tc>
          <w:tcPr>
            <w:tcW w:w="815" w:type="dxa"/>
            <w:shd w:val="clear" w:color="auto" w:fill="auto"/>
            <w:vAlign w:val="center"/>
          </w:tcPr>
          <w:p w14:paraId="0547BFFF" w14:textId="77777777" w:rsidR="00217200" w:rsidRPr="00B57B36" w:rsidRDefault="00217200" w:rsidP="00DD54E6">
            <w:pPr>
              <w:pStyle w:val="CETEquation"/>
              <w:jc w:val="right"/>
            </w:pPr>
            <w:r w:rsidRPr="00B57B36">
              <w:t>(</w:t>
            </w:r>
            <w:r>
              <w:t>1</w:t>
            </w:r>
            <w:r w:rsidRPr="00B57B36">
              <w:t>)</w:t>
            </w:r>
          </w:p>
        </w:tc>
      </w:tr>
    </w:tbl>
    <w:p w14:paraId="2B72EE63" w14:textId="77777777" w:rsidR="008111EA" w:rsidRDefault="008111EA" w:rsidP="00217200">
      <w:pPr>
        <w:pStyle w:val="CETBodytext"/>
        <w:rPr>
          <w:lang w:val="en-GB"/>
        </w:rPr>
      </w:pPr>
    </w:p>
    <w:p w14:paraId="73301A0A" w14:textId="77777777" w:rsidR="00217200" w:rsidRDefault="00217200" w:rsidP="00217200">
      <w:pPr>
        <w:pStyle w:val="CETBodytext"/>
      </w:pPr>
      <w:r>
        <w:rPr>
          <w:lang w:val="en-GB"/>
        </w:rPr>
        <w:t>w</w:t>
      </w:r>
      <w:r>
        <w:t xml:space="preserve">here </w:t>
      </w:r>
      <w:proofErr w:type="spellStart"/>
      <w:r w:rsidRPr="008F3AB3">
        <w:rPr>
          <w:i/>
          <w:iCs/>
        </w:rPr>
        <w:t>k</w:t>
      </w:r>
      <w:r w:rsidRPr="008F3AB3">
        <w:rPr>
          <w:i/>
          <w:iCs/>
          <w:vertAlign w:val="subscript"/>
        </w:rPr>
        <w:t>r</w:t>
      </w:r>
      <w:proofErr w:type="spellEnd"/>
      <w:r>
        <w:t xml:space="preserve">, </w:t>
      </w:r>
      <w:proofErr w:type="spellStart"/>
      <w:r w:rsidRPr="008F3AB3">
        <w:rPr>
          <w:i/>
          <w:iCs/>
        </w:rPr>
        <w:t>K</w:t>
      </w:r>
      <w:r w:rsidRPr="008F3AB3">
        <w:rPr>
          <w:i/>
          <w:iCs/>
          <w:vertAlign w:val="subscript"/>
        </w:rPr>
        <w:t>ad</w:t>
      </w:r>
      <w:proofErr w:type="spellEnd"/>
      <w:r>
        <w:t xml:space="preserve"> and </w:t>
      </w:r>
      <w:r w:rsidRPr="008F3AB3">
        <w:rPr>
          <w:i/>
          <w:iCs/>
        </w:rPr>
        <w:t>c</w:t>
      </w:r>
      <w:r>
        <w:t xml:space="preserve"> are the intrinsic kinetic constant (mg</w:t>
      </w:r>
      <w:r w:rsidR="008111EA">
        <w:t>/</w:t>
      </w:r>
      <w:r>
        <w:t>L min), adsorption equilibrium constant (L</w:t>
      </w:r>
      <w:r w:rsidR="008111EA">
        <w:t>/</w:t>
      </w:r>
      <w:r>
        <w:t xml:space="preserve">mg) and concentration of </w:t>
      </w:r>
      <w:r w:rsidR="008111EA">
        <w:t xml:space="preserve">MB </w:t>
      </w:r>
      <w:r>
        <w:t xml:space="preserve">dye (mg </w:t>
      </w:r>
      <w:r w:rsidR="008111EA">
        <w:t>/</w:t>
      </w:r>
      <w:r>
        <w:t xml:space="preserve">L), respectively. </w:t>
      </w:r>
    </w:p>
    <w:p w14:paraId="1763D5D1" w14:textId="77777777" w:rsidR="004200EF" w:rsidRDefault="00217200" w:rsidP="00217200">
      <w:pPr>
        <w:pStyle w:val="CETBodytext"/>
      </w:pPr>
      <w:r>
        <w:t>Since</w:t>
      </w:r>
      <w:r w:rsidR="008111EA">
        <w:t xml:space="preserve">, </w:t>
      </w:r>
      <w:r>
        <w:t xml:space="preserve">the concentration of </w:t>
      </w:r>
      <w:r w:rsidR="008111EA">
        <w:t>MB</w:t>
      </w:r>
      <w:r>
        <w:t xml:space="preserve"> </w:t>
      </w:r>
      <w:r w:rsidR="009A7C45">
        <w:t xml:space="preserve">used in the tests </w:t>
      </w:r>
      <w:r>
        <w:t>is low, the equation</w:t>
      </w:r>
      <w:r w:rsidR="008111EA">
        <w:t xml:space="preserve"> (1) </w:t>
      </w:r>
      <w:r>
        <w:t xml:space="preserve">can be simplified to the first order kinetics expression with an apparent discoloration kinetic constant </w:t>
      </w:r>
      <w:r w:rsidR="008111EA">
        <w:t xml:space="preserve">named </w:t>
      </w:r>
      <w:r w:rsidRPr="008F3AB3">
        <w:rPr>
          <w:i/>
          <w:iCs/>
        </w:rPr>
        <w:t>k</w:t>
      </w:r>
      <w:r w:rsidR="008111EA">
        <w:t>. The equation employed is reported below</w:t>
      </w:r>
      <w:r>
        <w:t>:</w:t>
      </w:r>
    </w:p>
    <w:tbl>
      <w:tblPr>
        <w:tblW w:w="5000" w:type="pct"/>
        <w:tblLook w:val="04A0" w:firstRow="1" w:lastRow="0" w:firstColumn="1" w:lastColumn="0" w:noHBand="0" w:noVBand="1"/>
      </w:tblPr>
      <w:tblGrid>
        <w:gridCol w:w="7983"/>
        <w:gridCol w:w="804"/>
      </w:tblGrid>
      <w:tr w:rsidR="00217200" w:rsidRPr="00B57B36" w14:paraId="583B62D6" w14:textId="77777777" w:rsidTr="00DD54E6">
        <w:tc>
          <w:tcPr>
            <w:tcW w:w="8188" w:type="dxa"/>
            <w:shd w:val="clear" w:color="auto" w:fill="auto"/>
            <w:vAlign w:val="center"/>
          </w:tcPr>
          <w:p w14:paraId="6C0E60DB" w14:textId="77777777" w:rsidR="00217200" w:rsidRPr="008F3AB3" w:rsidRDefault="00E2435A" w:rsidP="00DD54E6">
            <w:pPr>
              <w:pStyle w:val="CETBodytext"/>
            </w:pPr>
            <m:oMathPara>
              <m:oMathParaPr>
                <m:jc m:val="left"/>
              </m:oMathPara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0</m:t>
                                </m:r>
                              </m:sub>
                            </m:sSub>
                          </m:num>
                          <m:den>
                            <m:r>
                              <w:rPr>
                                <w:rFonts w:ascii="Cambria Math" w:hAnsi="Cambria Math"/>
                              </w:rPr>
                              <m:t>c</m:t>
                            </m:r>
                          </m:den>
                        </m:f>
                      </m:e>
                    </m:d>
                  </m:e>
                </m:func>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ad</m:t>
                    </m:r>
                  </m:sub>
                </m:sSub>
                <m:r>
                  <w:rPr>
                    <w:rFonts w:ascii="Cambria Math" w:hAnsi="Cambria Math"/>
                  </w:rPr>
                  <m:t xml:space="preserve"> </m:t>
                </m:r>
                <m:r>
                  <w:rPr>
                    <w:rFonts w:ascii="Cambria Math" w:hAnsi="Cambria Math"/>
                  </w:rPr>
                  <m:t>t</m:t>
                </m:r>
                <m:r>
                  <w:rPr>
                    <w:rFonts w:ascii="Cambria Math" w:hAnsi="Cambria Math"/>
                  </w:rPr>
                  <m:t xml:space="preserve">= </m:t>
                </m:r>
                <m:r>
                  <w:rPr>
                    <w:rFonts w:ascii="Cambria Math" w:hAnsi="Cambria Math"/>
                  </w:rPr>
                  <m:t>k</m:t>
                </m:r>
                <m:r>
                  <w:rPr>
                    <w:rFonts w:ascii="Cambria Math" w:hAnsi="Cambria Math"/>
                  </w:rPr>
                  <m:t xml:space="preserve"> </m:t>
                </m:r>
                <m:r>
                  <w:rPr>
                    <w:rFonts w:ascii="Cambria Math" w:hAnsi="Cambria Math"/>
                  </w:rPr>
                  <m:t>t</m:t>
                </m:r>
              </m:oMath>
            </m:oMathPara>
          </w:p>
        </w:tc>
        <w:tc>
          <w:tcPr>
            <w:tcW w:w="815" w:type="dxa"/>
            <w:shd w:val="clear" w:color="auto" w:fill="auto"/>
            <w:vAlign w:val="center"/>
          </w:tcPr>
          <w:p w14:paraId="7EA698A8" w14:textId="77777777" w:rsidR="00217200" w:rsidRPr="00B57B36" w:rsidRDefault="00217200" w:rsidP="00DD54E6">
            <w:pPr>
              <w:pStyle w:val="CETEquation"/>
              <w:jc w:val="right"/>
            </w:pPr>
            <w:r w:rsidRPr="00B57B36">
              <w:t>(</w:t>
            </w:r>
            <w:r>
              <w:t>2</w:t>
            </w:r>
            <w:r w:rsidRPr="00B57B36">
              <w:t>)</w:t>
            </w:r>
          </w:p>
        </w:tc>
      </w:tr>
    </w:tbl>
    <w:p w14:paraId="794B84AE" w14:textId="77777777" w:rsidR="00D44DC7" w:rsidRPr="0075776B" w:rsidRDefault="00D44DC7" w:rsidP="00D44DC7">
      <w:pPr>
        <w:pStyle w:val="CETCaption"/>
        <w:rPr>
          <w:i w:val="0"/>
          <w:iCs/>
          <w:lang w:val="en-US"/>
        </w:rPr>
      </w:pPr>
    </w:p>
    <w:p w14:paraId="612DF85A" w14:textId="77777777" w:rsidR="00D44DC7" w:rsidRDefault="00D44DC7" w:rsidP="00D44DC7">
      <w:pPr>
        <w:pStyle w:val="CETCaption"/>
      </w:pPr>
      <w:r>
        <w:rPr>
          <w:noProof/>
          <w:lang w:val="it-IT" w:eastAsia="it-IT"/>
        </w:rPr>
        <mc:AlternateContent>
          <mc:Choice Requires="wps">
            <w:drawing>
              <wp:anchor distT="0" distB="0" distL="114300" distR="114300" simplePos="0" relativeHeight="251659776" behindDoc="0" locked="0" layoutInCell="1" allowOverlap="1" wp14:anchorId="19380B93" wp14:editId="1620B682">
                <wp:simplePos x="0" y="0"/>
                <wp:positionH relativeFrom="column">
                  <wp:posOffset>4991100</wp:posOffset>
                </wp:positionH>
                <wp:positionV relativeFrom="paragraph">
                  <wp:posOffset>180340</wp:posOffset>
                </wp:positionV>
                <wp:extent cx="400050" cy="295275"/>
                <wp:effectExtent l="0" t="0" r="0" b="9525"/>
                <wp:wrapNone/>
                <wp:docPr id="3" name="Casella di testo 3"/>
                <wp:cNvGraphicFramePr/>
                <a:graphic xmlns:a="http://schemas.openxmlformats.org/drawingml/2006/main">
                  <a:graphicData uri="http://schemas.microsoft.com/office/word/2010/wordprocessingShape">
                    <wps:wsp>
                      <wps:cNvSpPr txBox="1"/>
                      <wps:spPr>
                        <a:xfrm>
                          <a:off x="0" y="0"/>
                          <a:ext cx="400050" cy="295275"/>
                        </a:xfrm>
                        <a:prstGeom prst="rect">
                          <a:avLst/>
                        </a:prstGeom>
                        <a:solidFill>
                          <a:sysClr val="window" lastClr="FFFFFF"/>
                        </a:solidFill>
                        <a:ln w="6350">
                          <a:noFill/>
                        </a:ln>
                      </wps:spPr>
                      <wps:txbx>
                        <w:txbxContent>
                          <w:p w14:paraId="681977AB" w14:textId="77777777" w:rsidR="00D44DC7" w:rsidRPr="00DA5AA2" w:rsidRDefault="00D44DC7" w:rsidP="00D44DC7">
                            <w:pPr>
                              <w:rPr>
                                <w:b/>
                              </w:rPr>
                            </w:pPr>
                            <w:r w:rsidRPr="00DA5AA2">
                              <w:rPr>
                                <w:b/>
                              </w:rPr>
                              <w:t>(</w:t>
                            </w:r>
                            <w:r>
                              <w:rPr>
                                <w:b/>
                              </w:rPr>
                              <w:t>b</w:t>
                            </w:r>
                            <w:r w:rsidRPr="00DA5AA2">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380B93" id="_x0000_t202" coordsize="21600,21600" o:spt="202" path="m,l,21600r21600,l21600,xe">
                <v:stroke joinstyle="miter"/>
                <v:path gradientshapeok="t" o:connecttype="rect"/>
              </v:shapetype>
              <v:shape id="Casella di testo 3" o:spid="_x0000_s1026" type="#_x0000_t202" style="position:absolute;left:0;text-align:left;margin-left:393pt;margin-top:14.2pt;width:31.5pt;height:23.2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" fillcolor="window" stroked="f" strokeweight=".5pt">
                <v:textbox>
                  <w:txbxContent>
                    <w:p w14:paraId="681977AB" w14:textId="77777777" w:rsidR="00D44DC7" w:rsidRPr="00DA5AA2" w:rsidRDefault="00D44DC7" w:rsidP="00D44DC7">
                      <w:pPr>
                        <w:rPr>
                          <w:b/>
                        </w:rPr>
                      </w:pPr>
                      <w:r w:rsidRPr="00DA5AA2">
                        <w:rPr>
                          <w:b/>
                        </w:rPr>
                        <w:t>(</w:t>
                      </w:r>
                      <w:r>
                        <w:rPr>
                          <w:b/>
                        </w:rPr>
                        <w:t>b</w:t>
                      </w:r>
                      <w:r w:rsidRPr="00DA5AA2">
                        <w:rPr>
                          <w:b/>
                        </w:rPr>
                        <w:t>)</w:t>
                      </w:r>
                    </w:p>
                  </w:txbxContent>
                </v:textbox>
              </v:shape>
            </w:pict>
          </mc:Fallback>
        </mc:AlternateContent>
      </w:r>
      <w:r>
        <w:rPr>
          <w:noProof/>
          <w:lang w:val="it-IT" w:eastAsia="it-IT"/>
        </w:rPr>
        <mc:AlternateContent>
          <mc:Choice Requires="wps">
            <w:drawing>
              <wp:anchor distT="0" distB="0" distL="114300" distR="114300" simplePos="0" relativeHeight="251658752" behindDoc="0" locked="0" layoutInCell="1" allowOverlap="1" wp14:anchorId="0006643C" wp14:editId="103FFE75">
                <wp:simplePos x="0" y="0"/>
                <wp:positionH relativeFrom="column">
                  <wp:posOffset>2171700</wp:posOffset>
                </wp:positionH>
                <wp:positionV relativeFrom="paragraph">
                  <wp:posOffset>180340</wp:posOffset>
                </wp:positionV>
                <wp:extent cx="400050" cy="295275"/>
                <wp:effectExtent l="0" t="0" r="0" b="9525"/>
                <wp:wrapNone/>
                <wp:docPr id="2" name="Casella di testo 2"/>
                <wp:cNvGraphicFramePr/>
                <a:graphic xmlns:a="http://schemas.openxmlformats.org/drawingml/2006/main">
                  <a:graphicData uri="http://schemas.microsoft.com/office/word/2010/wordprocessingShape">
                    <wps:wsp>
                      <wps:cNvSpPr txBox="1"/>
                      <wps:spPr>
                        <a:xfrm>
                          <a:off x="0" y="0"/>
                          <a:ext cx="400050" cy="295275"/>
                        </a:xfrm>
                        <a:prstGeom prst="rect">
                          <a:avLst/>
                        </a:prstGeom>
                        <a:solidFill>
                          <a:schemeClr val="bg1"/>
                        </a:solidFill>
                        <a:ln w="6350">
                          <a:noFill/>
                        </a:ln>
                      </wps:spPr>
                      <wps:txbx>
                        <w:txbxContent>
                          <w:p w14:paraId="038D29EB" w14:textId="77777777" w:rsidR="00D44DC7" w:rsidRPr="00DA5AA2" w:rsidRDefault="00D44DC7" w:rsidP="00D44DC7">
                            <w:pPr>
                              <w:rPr>
                                <w:b/>
                              </w:rPr>
                            </w:pPr>
                            <w:r w:rsidRPr="00DA5AA2">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06643C" id="Casella di testo 2" o:spid="_x0000_s1027" type="#_x0000_t202" style="position:absolute;left:0;text-align:left;margin-left:171pt;margin-top:14.2pt;width:31.5pt;height:23.2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" fillcolor="white [3212]" stroked="f" strokeweight=".5pt">
                <v:textbox>
                  <w:txbxContent>
                    <w:p w14:paraId="038D29EB" w14:textId="77777777" w:rsidR="00D44DC7" w:rsidRPr="00DA5AA2" w:rsidRDefault="00D44DC7" w:rsidP="00D44DC7">
                      <w:pPr>
                        <w:rPr>
                          <w:b/>
                        </w:rPr>
                      </w:pPr>
                      <w:r w:rsidRPr="00DA5AA2">
                        <w:rPr>
                          <w:b/>
                        </w:rPr>
                        <w:t>(a)</w:t>
                      </w:r>
                    </w:p>
                  </w:txbxContent>
                </v:textbox>
              </v:shape>
            </w:pict>
          </mc:Fallback>
        </mc:AlternateContent>
      </w:r>
      <w:r w:rsidR="00D03C82">
        <w:object w:dxaOrig="24750" w:dyaOrig="19125" w14:anchorId="02118BE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2.75pt;height:183pt" o:ole="">
            <v:imagedata r:id="rId10" o:title="" croptop="3782f" cropbottom="15265f" cropleft="4650f" cropright="17190f"/>
          </v:shape>
          <o:OLEObject Type="Embed" ProgID="Origin50.Graph" ShapeID="_x0000_i1025" DrawAspect="Content" ObjectID="_1742197592" r:id="rId11"/>
        </w:object>
      </w:r>
      <w:r w:rsidRPr="00BA1ED1">
        <w:t xml:space="preserve"> </w:t>
      </w:r>
      <w:r>
        <w:object w:dxaOrig="24750" w:dyaOrig="19124" w14:anchorId="762FC870">
          <v:shape id="_x0000_i1026" type="#_x0000_t75" style="width:213pt;height:178.5pt" o:ole="">
            <v:imagedata r:id="rId12" o:title="" croptop="4407f" cropbottom="15681f" cropleft="4781f" cropright="18204f"/>
          </v:shape>
          <o:OLEObject Type="Embed" ProgID="Origin50.Graph" ShapeID="_x0000_i1026" DrawAspect="Content" ObjectID="_1742197593" r:id="rId13"/>
        </w:object>
      </w:r>
    </w:p>
    <w:p w14:paraId="3B9D7953" w14:textId="77777777" w:rsidR="00D44DC7" w:rsidRDefault="00D44DC7" w:rsidP="00D44DC7">
      <w:pPr>
        <w:pStyle w:val="CETCaption"/>
        <w:rPr>
          <w:rStyle w:val="CETCaptionCarattere"/>
          <w:rFonts w:cs="Arial"/>
          <w:i/>
        </w:rPr>
      </w:pPr>
      <w:r w:rsidRPr="00BD077D">
        <w:rPr>
          <w:rStyle w:val="CETCaptionCarattere"/>
          <w:i/>
        </w:rPr>
        <w:t xml:space="preserve">Figure 1: </w:t>
      </w:r>
      <w:r>
        <w:rPr>
          <w:rStyle w:val="CETCaptionCarattere"/>
          <w:i/>
        </w:rPr>
        <w:t>XRD</w:t>
      </w:r>
      <w:r w:rsidRPr="00B86DC4">
        <w:rPr>
          <w:rStyle w:val="CETCaptionCarattere"/>
          <w:i/>
        </w:rPr>
        <w:t xml:space="preserve"> spectr</w:t>
      </w:r>
      <w:r>
        <w:rPr>
          <w:rStyle w:val="CETCaptionCarattere"/>
          <w:i/>
        </w:rPr>
        <w:t>a</w:t>
      </w:r>
      <w:r w:rsidRPr="00B86DC4">
        <w:rPr>
          <w:rStyle w:val="CETCaptionCarattere"/>
          <w:i/>
        </w:rPr>
        <w:t xml:space="preserve"> of </w:t>
      </w:r>
      <w:r>
        <w:rPr>
          <w:rStyle w:val="CETCaptionCarattere"/>
          <w:i/>
        </w:rPr>
        <w:t>TiO</w:t>
      </w:r>
      <w:r w:rsidRPr="00216989">
        <w:rPr>
          <w:rStyle w:val="CETCaptionCarattere"/>
          <w:i/>
          <w:vertAlign w:val="subscript"/>
        </w:rPr>
        <w:t>2</w:t>
      </w:r>
      <w:r>
        <w:rPr>
          <w:rStyle w:val="CETCaptionCarattere"/>
          <w:i/>
        </w:rPr>
        <w:t xml:space="preserve"> and P-TiO</w:t>
      </w:r>
      <w:r w:rsidRPr="00216989">
        <w:rPr>
          <w:rStyle w:val="CETCaptionCarattere"/>
          <w:i/>
          <w:vertAlign w:val="subscript"/>
        </w:rPr>
        <w:t>2</w:t>
      </w:r>
      <w:r>
        <w:rPr>
          <w:rStyle w:val="CETCaptionCarattere"/>
          <w:i/>
        </w:rPr>
        <w:t xml:space="preserve"> (a) PP, TiO</w:t>
      </w:r>
      <w:r w:rsidRPr="00216989">
        <w:rPr>
          <w:rStyle w:val="CETCaptionCarattere"/>
          <w:i/>
          <w:vertAlign w:val="subscript"/>
        </w:rPr>
        <w:t>2</w:t>
      </w:r>
      <w:r>
        <w:rPr>
          <w:rStyle w:val="CETCaptionCarattere"/>
          <w:i/>
        </w:rPr>
        <w:t>/PP and P-TiO</w:t>
      </w:r>
      <w:r w:rsidRPr="00216989">
        <w:rPr>
          <w:rStyle w:val="CETCaptionCarattere"/>
          <w:i/>
          <w:vertAlign w:val="subscript"/>
        </w:rPr>
        <w:t>2</w:t>
      </w:r>
      <w:r>
        <w:rPr>
          <w:rStyle w:val="CETCaptionCarattere"/>
          <w:i/>
        </w:rPr>
        <w:t>/PP (b); A = anatase.</w:t>
      </w:r>
    </w:p>
    <w:p w14:paraId="23443CD2" w14:textId="77777777" w:rsidR="00B86DC4" w:rsidRPr="00D44DC7" w:rsidRDefault="00D44DC7" w:rsidP="00D44DC7">
      <w:pPr>
        <w:pStyle w:val="CETCaption"/>
        <w:rPr>
          <w:i w:val="0"/>
        </w:rPr>
      </w:pPr>
      <w:r w:rsidRPr="00D44DC7">
        <w:rPr>
          <w:i w:val="0"/>
        </w:rPr>
        <w:t xml:space="preserve">The value of k (1/min) can be calculated by the slope of the straight line obtained from plotting </w:t>
      </w:r>
      <w:r w:rsidRPr="00D44DC7">
        <w:rPr>
          <w:i w:val="0"/>
          <w:iCs/>
        </w:rPr>
        <w:t>ln(c</w:t>
      </w:r>
      <w:r w:rsidRPr="00D44DC7">
        <w:rPr>
          <w:i w:val="0"/>
          <w:iCs/>
          <w:vertAlign w:val="subscript"/>
        </w:rPr>
        <w:t>0</w:t>
      </w:r>
      <w:r w:rsidRPr="00D44DC7">
        <w:rPr>
          <w:i w:val="0"/>
          <w:iCs/>
        </w:rPr>
        <w:t>/c)</w:t>
      </w:r>
      <w:r w:rsidRPr="00D44DC7">
        <w:rPr>
          <w:i w:val="0"/>
        </w:rPr>
        <w:t xml:space="preserve"> vs irradiation time </w:t>
      </w:r>
      <w:r w:rsidRPr="00D44DC7">
        <w:rPr>
          <w:i w:val="0"/>
          <w:iCs/>
        </w:rPr>
        <w:t>t</w:t>
      </w:r>
      <w:r w:rsidRPr="00D44DC7">
        <w:rPr>
          <w:i w:val="0"/>
        </w:rPr>
        <w:t xml:space="preserve">. </w:t>
      </w:r>
    </w:p>
    <w:p w14:paraId="0BDE0BB3" w14:textId="77777777" w:rsidR="00600535" w:rsidRPr="00B57B36" w:rsidRDefault="00B86DC4" w:rsidP="00B86DC4">
      <w:pPr>
        <w:pStyle w:val="CETHeading1"/>
      </w:pPr>
      <w:r w:rsidRPr="00B86DC4">
        <w:t>Results and Discussion</w:t>
      </w:r>
    </w:p>
    <w:p w14:paraId="60738979" w14:textId="77777777" w:rsidR="00B86DC4" w:rsidRDefault="00B86DC4" w:rsidP="006A2576">
      <w:pPr>
        <w:pStyle w:val="CETheadingx"/>
      </w:pPr>
      <w:r w:rsidRPr="00B86DC4">
        <w:t xml:space="preserve">Characterization </w:t>
      </w:r>
      <w:r w:rsidR="00A26BC7">
        <w:t>of powders and coated films</w:t>
      </w:r>
    </w:p>
    <w:p w14:paraId="4B6DD0AE" w14:textId="77777777" w:rsidR="000C5E62" w:rsidRPr="00353781" w:rsidRDefault="00D85C29" w:rsidP="00D44DC7">
      <w:pPr>
        <w:pStyle w:val="CETCaption"/>
        <w:spacing w:after="0"/>
        <w:rPr>
          <w:rStyle w:val="CETCaptionCarattere"/>
          <w:rFonts w:cs="Arial"/>
          <w:i/>
        </w:rPr>
      </w:pPr>
      <w:r w:rsidRPr="00D76C29">
        <w:rPr>
          <w:rStyle w:val="CETBodytextCarattere"/>
          <w:i w:val="0"/>
          <w:iCs/>
        </w:rPr>
        <w:t xml:space="preserve">The XRD </w:t>
      </w:r>
      <w:r w:rsidR="00F138A0" w:rsidRPr="00D76C29">
        <w:rPr>
          <w:rStyle w:val="CETBodytextCarattere"/>
          <w:i w:val="0"/>
          <w:iCs/>
        </w:rPr>
        <w:t>spectr</w:t>
      </w:r>
      <w:r w:rsidR="00F138A0">
        <w:rPr>
          <w:rStyle w:val="CETBodytextCarattere"/>
          <w:i w:val="0"/>
          <w:iCs/>
        </w:rPr>
        <w:t xml:space="preserve">a of </w:t>
      </w:r>
      <w:r w:rsidR="00456502">
        <w:rPr>
          <w:rStyle w:val="CETBodytextCarattere"/>
          <w:i w:val="0"/>
          <w:iCs/>
        </w:rPr>
        <w:t xml:space="preserve">the </w:t>
      </w:r>
      <w:r w:rsidR="00405455">
        <w:rPr>
          <w:rStyle w:val="CETBodytextCarattere"/>
          <w:i w:val="0"/>
          <w:iCs/>
        </w:rPr>
        <w:t>samples</w:t>
      </w:r>
      <w:r w:rsidR="00F138A0" w:rsidRPr="00D76C29">
        <w:rPr>
          <w:rStyle w:val="CETBodytextCarattere"/>
          <w:i w:val="0"/>
          <w:iCs/>
        </w:rPr>
        <w:t xml:space="preserve"> </w:t>
      </w:r>
      <w:r w:rsidR="00F138A0">
        <w:rPr>
          <w:rStyle w:val="CETBodytextCarattere"/>
          <w:i w:val="0"/>
          <w:iCs/>
        </w:rPr>
        <w:t>are</w:t>
      </w:r>
      <w:r w:rsidRPr="00D76C29">
        <w:rPr>
          <w:rStyle w:val="CETBodytextCarattere"/>
          <w:i w:val="0"/>
          <w:iCs/>
        </w:rPr>
        <w:t xml:space="preserve"> presented in </w:t>
      </w:r>
      <w:r w:rsidR="00063D31" w:rsidRPr="00D76C29">
        <w:rPr>
          <w:rStyle w:val="CETBodytextCarattere"/>
          <w:i w:val="0"/>
          <w:iCs/>
        </w:rPr>
        <w:t>F</w:t>
      </w:r>
      <w:r w:rsidRPr="00D76C29">
        <w:rPr>
          <w:rStyle w:val="CETBodytextCarattere"/>
          <w:i w:val="0"/>
          <w:iCs/>
        </w:rPr>
        <w:t>igure 1</w:t>
      </w:r>
      <w:r w:rsidR="00F138A0">
        <w:rPr>
          <w:rStyle w:val="CETBodytextCarattere"/>
          <w:i w:val="0"/>
          <w:iCs/>
        </w:rPr>
        <w:t xml:space="preserve">, </w:t>
      </w:r>
      <w:r w:rsidR="00405455">
        <w:rPr>
          <w:rStyle w:val="CETBodytextCarattere"/>
          <w:i w:val="0"/>
          <w:iCs/>
        </w:rPr>
        <w:t>together with</w:t>
      </w:r>
      <w:r w:rsidR="00F138A0">
        <w:rPr>
          <w:rStyle w:val="CETBodytextCarattere"/>
          <w:i w:val="0"/>
          <w:iCs/>
        </w:rPr>
        <w:t xml:space="preserve"> the spectrum of the PP</w:t>
      </w:r>
      <w:r w:rsidR="00F32165">
        <w:rPr>
          <w:rStyle w:val="CETBodytextCarattere"/>
          <w:i w:val="0"/>
          <w:iCs/>
        </w:rPr>
        <w:t xml:space="preserve"> </w:t>
      </w:r>
      <w:r w:rsidR="00405455">
        <w:rPr>
          <w:rStyle w:val="CETBodytextCarattere"/>
          <w:i w:val="0"/>
          <w:iCs/>
        </w:rPr>
        <w:t>film</w:t>
      </w:r>
      <w:r w:rsidR="00F32165">
        <w:rPr>
          <w:rStyle w:val="CETBodytextCarattere"/>
          <w:i w:val="0"/>
          <w:iCs/>
        </w:rPr>
        <w:t xml:space="preserve">. </w:t>
      </w:r>
      <w:r w:rsidR="00405455">
        <w:rPr>
          <w:rStyle w:val="CETBodytextCarattere"/>
          <w:i w:val="0"/>
          <w:iCs/>
        </w:rPr>
        <w:t>The</w:t>
      </w:r>
      <w:r w:rsidR="00F30CCB" w:rsidRPr="00F30CCB">
        <w:rPr>
          <w:rStyle w:val="CETBodytextCarattere"/>
          <w:i w:val="0"/>
          <w:iCs/>
        </w:rPr>
        <w:t xml:space="preserve"> XRD pattern of </w:t>
      </w:r>
      <w:r w:rsidR="00F30CCB">
        <w:rPr>
          <w:rStyle w:val="CETBodytextCarattere"/>
          <w:i w:val="0"/>
          <w:iCs/>
        </w:rPr>
        <w:t>TiO</w:t>
      </w:r>
      <w:r w:rsidR="00F30CCB" w:rsidRPr="0075776B">
        <w:rPr>
          <w:rStyle w:val="CETBodytextCarattere"/>
          <w:i w:val="0"/>
          <w:iCs/>
          <w:vertAlign w:val="subscript"/>
        </w:rPr>
        <w:t>2</w:t>
      </w:r>
      <w:r w:rsidR="00405455">
        <w:rPr>
          <w:rStyle w:val="CETBodytextCarattere"/>
          <w:i w:val="0"/>
          <w:iCs/>
        </w:rPr>
        <w:t xml:space="preserve"> and P-TiO</w:t>
      </w:r>
      <w:r w:rsidR="00405455" w:rsidRPr="00456502">
        <w:rPr>
          <w:rStyle w:val="CETBodytextCarattere"/>
          <w:i w:val="0"/>
          <w:iCs/>
          <w:vertAlign w:val="subscript"/>
        </w:rPr>
        <w:t>2</w:t>
      </w:r>
      <w:r w:rsidR="00405455">
        <w:rPr>
          <w:rStyle w:val="CETBodytextCarattere"/>
          <w:i w:val="0"/>
          <w:iCs/>
        </w:rPr>
        <w:t xml:space="preserve"> </w:t>
      </w:r>
      <w:r w:rsidR="00456502">
        <w:rPr>
          <w:rStyle w:val="CETBodytextCarattere"/>
          <w:i w:val="0"/>
          <w:iCs/>
        </w:rPr>
        <w:t xml:space="preserve">in powder form </w:t>
      </w:r>
      <w:r w:rsidR="00405455">
        <w:rPr>
          <w:rStyle w:val="CETBodytextCarattere"/>
          <w:i w:val="0"/>
          <w:iCs/>
        </w:rPr>
        <w:t>(Figure 1</w:t>
      </w:r>
      <w:r w:rsidR="000C3343">
        <w:rPr>
          <w:rStyle w:val="CETBodytextCarattere"/>
          <w:i w:val="0"/>
          <w:iCs/>
        </w:rPr>
        <w:t>(</w:t>
      </w:r>
      <w:r w:rsidR="00405455">
        <w:rPr>
          <w:rStyle w:val="CETBodytextCarattere"/>
          <w:i w:val="0"/>
          <w:iCs/>
        </w:rPr>
        <w:t>a</w:t>
      </w:r>
      <w:r w:rsidR="000C3343">
        <w:rPr>
          <w:rStyle w:val="CETBodytextCarattere"/>
          <w:i w:val="0"/>
          <w:iCs/>
        </w:rPr>
        <w:t>)</w:t>
      </w:r>
      <w:r w:rsidR="00405455">
        <w:rPr>
          <w:rStyle w:val="CETBodytextCarattere"/>
          <w:i w:val="0"/>
          <w:iCs/>
        </w:rPr>
        <w:t>)</w:t>
      </w:r>
      <w:r w:rsidR="00F32165">
        <w:rPr>
          <w:rStyle w:val="CETBodytextCarattere"/>
          <w:i w:val="0"/>
          <w:iCs/>
        </w:rPr>
        <w:t xml:space="preserve"> </w:t>
      </w:r>
      <w:r w:rsidR="00405455" w:rsidRPr="00405455">
        <w:rPr>
          <w:i w:val="0"/>
          <w:iCs/>
        </w:rPr>
        <w:t>shows</w:t>
      </w:r>
      <w:r w:rsidR="00405455">
        <w:rPr>
          <w:i w:val="0"/>
          <w:iCs/>
        </w:rPr>
        <w:t xml:space="preserve"> </w:t>
      </w:r>
      <w:r w:rsidR="002664DB">
        <w:rPr>
          <w:i w:val="0"/>
          <w:iCs/>
        </w:rPr>
        <w:t>reflexes</w:t>
      </w:r>
      <w:r w:rsidR="00405455" w:rsidRPr="00405455">
        <w:rPr>
          <w:i w:val="0"/>
          <w:iCs/>
        </w:rPr>
        <w:t xml:space="preserve"> </w:t>
      </w:r>
      <w:r w:rsidR="00A26BC7">
        <w:rPr>
          <w:i w:val="0"/>
          <w:iCs/>
        </w:rPr>
        <w:t xml:space="preserve">typical from the anatase phase </w:t>
      </w:r>
      <w:r w:rsidR="00405455" w:rsidRPr="00405455">
        <w:rPr>
          <w:i w:val="0"/>
          <w:iCs/>
        </w:rPr>
        <w:t>of TiO</w:t>
      </w:r>
      <w:r w:rsidR="00405455" w:rsidRPr="00405455">
        <w:rPr>
          <w:i w:val="0"/>
          <w:iCs/>
          <w:vertAlign w:val="subscript"/>
        </w:rPr>
        <w:t>2</w:t>
      </w:r>
      <w:r w:rsidR="00405455" w:rsidRPr="00405455">
        <w:rPr>
          <w:i w:val="0"/>
          <w:iCs/>
        </w:rPr>
        <w:t xml:space="preserve"> </w:t>
      </w:r>
      <w:r w:rsidR="00F30CCB" w:rsidRPr="00F30CCB">
        <w:rPr>
          <w:rStyle w:val="CETBodytextCarattere"/>
          <w:i w:val="0"/>
          <w:iCs/>
        </w:rPr>
        <w:t>at 2θ 25.</w:t>
      </w:r>
      <w:r w:rsidR="000C2610">
        <w:rPr>
          <w:rStyle w:val="CETBodytextCarattere"/>
          <w:i w:val="0"/>
          <w:iCs/>
        </w:rPr>
        <w:t>5</w:t>
      </w:r>
      <w:r w:rsidR="00712E6B">
        <w:rPr>
          <w:rStyle w:val="CETBodytextCarattere"/>
          <w:i w:val="0"/>
          <w:iCs/>
        </w:rPr>
        <w:t>°</w:t>
      </w:r>
      <w:r w:rsidR="00F30CCB" w:rsidRPr="00F30CCB">
        <w:rPr>
          <w:rStyle w:val="CETBodytextCarattere"/>
          <w:i w:val="0"/>
          <w:iCs/>
        </w:rPr>
        <w:t xml:space="preserve">, </w:t>
      </w:r>
      <w:r w:rsidR="00F30CCB">
        <w:rPr>
          <w:rStyle w:val="CETBodytextCarattere"/>
          <w:i w:val="0"/>
          <w:iCs/>
        </w:rPr>
        <w:t>38</w:t>
      </w:r>
      <w:r w:rsidR="00712E6B">
        <w:rPr>
          <w:rStyle w:val="CETBodytextCarattere"/>
          <w:i w:val="0"/>
          <w:iCs/>
        </w:rPr>
        <w:t>°</w:t>
      </w:r>
      <w:r w:rsidR="00F30CCB" w:rsidRPr="00F30CCB">
        <w:rPr>
          <w:rStyle w:val="CETBodytextCarattere"/>
          <w:i w:val="0"/>
          <w:iCs/>
        </w:rPr>
        <w:t>,</w:t>
      </w:r>
      <w:r w:rsidR="00F30CCB">
        <w:rPr>
          <w:rStyle w:val="CETBodytextCarattere"/>
          <w:i w:val="0"/>
          <w:iCs/>
        </w:rPr>
        <w:t xml:space="preserve"> 47.9</w:t>
      </w:r>
      <w:r w:rsidR="00712E6B">
        <w:rPr>
          <w:rStyle w:val="CETBodytextCarattere"/>
          <w:i w:val="0"/>
          <w:iCs/>
        </w:rPr>
        <w:t>°</w:t>
      </w:r>
      <w:r w:rsidR="00F30CCB">
        <w:rPr>
          <w:rStyle w:val="CETBodytextCarattere"/>
          <w:i w:val="0"/>
          <w:iCs/>
        </w:rPr>
        <w:t xml:space="preserve"> and 54.5</w:t>
      </w:r>
      <w:r w:rsidR="00712E6B">
        <w:rPr>
          <w:rStyle w:val="CETBodytextCarattere"/>
          <w:i w:val="0"/>
          <w:iCs/>
        </w:rPr>
        <w:t>°</w:t>
      </w:r>
      <w:r w:rsidR="00F30CCB" w:rsidRPr="00F30CCB">
        <w:rPr>
          <w:rStyle w:val="CETBodytextCarattere"/>
          <w:i w:val="0"/>
          <w:iCs/>
        </w:rPr>
        <w:t xml:space="preserve">, </w:t>
      </w:r>
      <w:r w:rsidR="00712E6B">
        <w:rPr>
          <w:rStyle w:val="CETBodytextCarattere"/>
          <w:i w:val="0"/>
          <w:iCs/>
        </w:rPr>
        <w:t>corresponding to (</w:t>
      </w:r>
      <w:r w:rsidR="00712E6B" w:rsidRPr="00F30CCB">
        <w:rPr>
          <w:rStyle w:val="CETBodytextCarattere"/>
          <w:i w:val="0"/>
          <w:iCs/>
        </w:rPr>
        <w:t>101), (004), (200), (105), and (211)</w:t>
      </w:r>
      <w:r w:rsidR="00712E6B">
        <w:rPr>
          <w:rStyle w:val="CETBodytextCarattere"/>
          <w:i w:val="0"/>
          <w:iCs/>
        </w:rPr>
        <w:t xml:space="preserve"> diffraction planes</w:t>
      </w:r>
      <w:r w:rsidR="00712E6B" w:rsidRPr="00F30CCB">
        <w:rPr>
          <w:rStyle w:val="CETBodytextCarattere"/>
          <w:i w:val="0"/>
          <w:iCs/>
        </w:rPr>
        <w:t>,</w:t>
      </w:r>
      <w:r w:rsidR="00464C82">
        <w:rPr>
          <w:rStyle w:val="CETBodytextCarattere"/>
          <w:i w:val="0"/>
          <w:iCs/>
        </w:rPr>
        <w:t xml:space="preserve"> </w:t>
      </w:r>
      <w:r w:rsidR="00F30CCB" w:rsidRPr="00F30CCB">
        <w:rPr>
          <w:rStyle w:val="CETBodytextCarattere"/>
          <w:i w:val="0"/>
          <w:iCs/>
        </w:rPr>
        <w:t>respectively (ICDD No. 21-1272</w:t>
      </w:r>
      <w:r w:rsidR="00F30CCB">
        <w:rPr>
          <w:rStyle w:val="CETBodytextCarattere"/>
          <w:i w:val="0"/>
          <w:iCs/>
        </w:rPr>
        <w:t xml:space="preserve">). </w:t>
      </w:r>
      <w:r w:rsidR="00712E6B">
        <w:rPr>
          <w:rStyle w:val="CETBodytextCarattere"/>
          <w:i w:val="0"/>
          <w:iCs/>
        </w:rPr>
        <w:t xml:space="preserve">The </w:t>
      </w:r>
      <w:r w:rsidR="000C2610" w:rsidRPr="000C2610">
        <w:rPr>
          <w:rStyle w:val="CETBodytextCarattere"/>
          <w:i w:val="0"/>
          <w:iCs/>
        </w:rPr>
        <w:t xml:space="preserve">spectrum </w:t>
      </w:r>
      <w:r w:rsidR="000C3343">
        <w:rPr>
          <w:rStyle w:val="CETBodytextCarattere"/>
          <w:i w:val="0"/>
          <w:iCs/>
        </w:rPr>
        <w:t>of P-TiO</w:t>
      </w:r>
      <w:r w:rsidR="000C3343" w:rsidRPr="004663A1">
        <w:rPr>
          <w:rStyle w:val="CETBodytextCarattere"/>
          <w:i w:val="0"/>
          <w:iCs/>
          <w:vertAlign w:val="subscript"/>
        </w:rPr>
        <w:t>2</w:t>
      </w:r>
      <w:r w:rsidR="000C3343">
        <w:rPr>
          <w:rStyle w:val="CETBodytextCarattere"/>
          <w:i w:val="0"/>
          <w:iCs/>
        </w:rPr>
        <w:t xml:space="preserve"> </w:t>
      </w:r>
      <w:r w:rsidR="00712E6B">
        <w:rPr>
          <w:rStyle w:val="CETBodytextCarattere"/>
          <w:i w:val="0"/>
          <w:iCs/>
        </w:rPr>
        <w:t xml:space="preserve">in powder form </w:t>
      </w:r>
      <w:r w:rsidR="000C2610" w:rsidRPr="000C2610">
        <w:rPr>
          <w:rStyle w:val="CETBodytextCarattere"/>
          <w:i w:val="0"/>
          <w:iCs/>
        </w:rPr>
        <w:t xml:space="preserve">shows a small shift of the (101) </w:t>
      </w:r>
      <w:r w:rsidR="00712E6B" w:rsidRPr="000C2610">
        <w:rPr>
          <w:rStyle w:val="CETBodytextCarattere"/>
          <w:i w:val="0"/>
          <w:iCs/>
        </w:rPr>
        <w:t xml:space="preserve">peak </w:t>
      </w:r>
      <w:r w:rsidR="000C2610" w:rsidRPr="000C2610">
        <w:rPr>
          <w:rStyle w:val="CETBodytextCarattere"/>
          <w:i w:val="0"/>
          <w:iCs/>
        </w:rPr>
        <w:t xml:space="preserve">towards lower diffraction angles, </w:t>
      </w:r>
      <w:r w:rsidR="000C3343">
        <w:rPr>
          <w:rStyle w:val="CETBodytextCarattere"/>
          <w:i w:val="0"/>
          <w:iCs/>
        </w:rPr>
        <w:t>(</w:t>
      </w:r>
      <w:r w:rsidR="00712E6B">
        <w:rPr>
          <w:rStyle w:val="CETBodytextCarattere"/>
          <w:i w:val="0"/>
          <w:iCs/>
        </w:rPr>
        <w:t xml:space="preserve">from </w:t>
      </w:r>
      <w:r w:rsidR="000C2610" w:rsidRPr="000C2610">
        <w:rPr>
          <w:rStyle w:val="CETBodytextCarattere"/>
          <w:i w:val="0"/>
          <w:iCs/>
        </w:rPr>
        <w:t>25.5</w:t>
      </w:r>
      <w:r w:rsidR="00712E6B">
        <w:rPr>
          <w:rStyle w:val="CETBodytextCarattere"/>
          <w:i w:val="0"/>
          <w:iCs/>
        </w:rPr>
        <w:t>°</w:t>
      </w:r>
      <w:r w:rsidR="000C2610" w:rsidRPr="000C2610">
        <w:rPr>
          <w:rStyle w:val="CETBodytextCarattere"/>
          <w:i w:val="0"/>
          <w:iCs/>
        </w:rPr>
        <w:t xml:space="preserve"> to 25.3°</w:t>
      </w:r>
      <w:r w:rsidR="000C3343">
        <w:rPr>
          <w:rStyle w:val="CETBodytextCarattere"/>
          <w:i w:val="0"/>
          <w:iCs/>
        </w:rPr>
        <w:t>)</w:t>
      </w:r>
      <w:r w:rsidR="000C2610" w:rsidRPr="000C2610">
        <w:rPr>
          <w:rStyle w:val="CETBodytextCarattere"/>
          <w:i w:val="0"/>
          <w:iCs/>
        </w:rPr>
        <w:t>, confirming the inclusion of phosphorus in the TiO</w:t>
      </w:r>
      <w:r w:rsidR="000C2610" w:rsidRPr="000C2610">
        <w:rPr>
          <w:rStyle w:val="CETBodytextCarattere"/>
          <w:i w:val="0"/>
          <w:iCs/>
          <w:vertAlign w:val="subscript"/>
        </w:rPr>
        <w:t>2</w:t>
      </w:r>
      <w:r w:rsidR="000C2610" w:rsidRPr="000C2610">
        <w:rPr>
          <w:rStyle w:val="CETBodytextCarattere"/>
          <w:i w:val="0"/>
          <w:iCs/>
        </w:rPr>
        <w:t xml:space="preserve"> lattice</w:t>
      </w:r>
      <w:r w:rsidR="000C2610">
        <w:rPr>
          <w:rStyle w:val="CETBodytextCarattere"/>
          <w:i w:val="0"/>
          <w:iCs/>
        </w:rPr>
        <w:t xml:space="preserve"> </w:t>
      </w:r>
      <w:r w:rsidR="0075776B" w:rsidRPr="00ED4D5A">
        <w:rPr>
          <w:rStyle w:val="CETBodytextCarattere"/>
          <w:i w:val="0"/>
          <w:iCs/>
        </w:rPr>
        <w:fldChar w:fldCharType="begin"/>
      </w:r>
      <w:r w:rsidR="00ED4D5A" w:rsidRPr="00ED4D5A">
        <w:rPr>
          <w:rStyle w:val="CETBodytextCarattere"/>
          <w:i w:val="0"/>
          <w:iCs/>
        </w:rPr>
        <w:instrText xml:space="preserve"> ADDIN ZOTERO_ITEM CSL_CITATION {"citationID":"MpjXGuLM","properties":{"formattedCitation":"(Dosa et al. 2019; Rescigno et al. 2023)","plainCitation":"(Dosa et al. 2019; Rescigno et al. 2023)","noteIndex":0},"citationItems":[{"id":197,"uris":["http://zotero.org/users/8681344/items/RX8W83KJ"],"itemData":{"id":197,"type":"article-journal","abstract":"The aim of this work is to study the activity of novel TiO2-based photocatalysts doped with either phosphorus or zirconium under a UV-Vis source. A set of mesoporous catalysts was prepared by the direct synthesis: TiO2_A and TiO2_B (titanium oxide synthesized by two diﬀerent procedures), P-TiO2 and Zr-TiO2 (binary oxides with either nonmetal or metal into the TiO2 framework). Complementary characterizations (N2 physisorption at 77 K, X-ray powder diﬀraction (XRD), ﬁeld emission scanning electron microscopy (FESEM), energy dispersive X-ray (EDX) analysis, X-ray Photoelectron Spectroscopy (XPS), and (DR)UV-Vis spectroscopy) were used to investigate the physicochemical properties of the prepared catalysts. Then, the photocatalysts were tested for the oxidation of propylene and ethylene under UV-Vis light. As a result, the most promising catalyst for both the propylene and ethylene oxidation reactions was the P-TiO2 (propylene conversion = 27.8% and ethylene conversion = 13%, TOS = 3 h), thus conﬁrming the beneﬁcial eﬀect of P-doping into the TiO2 framework on the photocatalytic activity.","container-title":"Materials","DOI":"10.3390/ma12132121","ISSN":"1996-1944","issue":"13","journalAbbreviation":"Materials","language":"en","page":"2121","source":"DOI.org (Crossref)","title":"Photocatalytic Abatement of Volatile Organic Compounds by TiO2 Nanoparticles Doped with Either Phosphorous or Zirconium","volume":"12","author":[{"family":"Dosa","given":"Melodj"},{"family":"Piumetti","given":"Marco"},{"family":"Bensaid","given":"Samir"},{"family":"Andana","given":"Tahrizi"},{"family":"Galletti","given":"Camilla"},{"family":"Fino","given":"Debora"},{"family":"Russo","given":"Nunzio"}],"issued":{"date-parts":[["2019",7,1]]}}},{"id":274,"uris":["http://zotero.org/users/8681344/items/759X4725"],"itemData":{"id":274,"type":"article-journal","abstract":"In this study, P-doped T­ iO2 photocatalysts with different molar percentages (in the range 0.071–1.25 mol %) of the nonmetallic element were prepared and their photocatalytic activity under visible light irradiation was tested. All achieved samples were characterized by XRD, Raman, UV–Vis DRS and SEM–EDX techniques. XRD and Raman analysis showed that all doped photocatalysts were in anatase phase and evidenced that P ions were successfully incorporated into the ­TiO2 crystal lattice, affecting also the crystallinity degree of the P-doped ­TiO2 photocatalysts. Noticeably, the UV–Vis DRS spectra evidenced that the highest redshift in absorption edge was observed for the photocatalyst with the lowest P content (0.071PT), which showed also the lowest bandgap (2.9 eV). The photocatalytic performances of all P-doped ­TiO2 samples were compared with that of commercial T­ iO2 by evaluating the decolorization of methylene blue (MB) dye under visible light irradiation. Results showed that phosphorus doping strongly promoted photocatalytic activity in the presence of visible light. Furthermore, the most active photocatalyst in visible light tests (0.071PT) also showed better photocatalytic activity than commercial T­ iO2 in the decolorization of MB under simulated sunlight irradiation. Finally, 0.071PT photocatalyst was preliminarily tested against Escherichia coli (E. coli) under simulated solar light, showing an inactivation efficiency of 90% after 2 h of treatment time.","container-title":"Photochemical &amp; Photobiological Sciences","DOI":"10.1007/s43630-023-00363-y","ISSN":"1474-9092","journalAbbreviation":"Photochem Photobiol Sci","language":"en","source":"DOI.org (Crossref)","title":"Photocatalytic activity of P-doped TiO2 photocatalyst","URL":"https://link.springer.com/10.1007/s43630-023-00363-y","author":[{"family":"Rescigno","given":"Raffaella"},{"family":"Sacco","given":"Olga"},{"family":"Venditto","given":"Vincenzo"},{"family":"Fusco","given":"Alessandra"},{"family":"Donnarumma","given":"Giovanna"},{"family":"Lettieri","given":"Mariateresa"},{"family":"Fittipaldi","given":"Rosalba"},{"family":"Vaiano","given":"Vincenzo"}],"accessed":{"date-parts":[["2023",1,20]]},"issued":{"date-parts":[["2023",1,19]]}}}],"schema":"https://github.com/citation-style-language/schema/raw/master/csl-citation.json"} </w:instrText>
      </w:r>
      <w:r w:rsidR="0075776B" w:rsidRPr="00ED4D5A">
        <w:rPr>
          <w:rStyle w:val="CETBodytextCarattere"/>
          <w:i w:val="0"/>
          <w:iCs/>
        </w:rPr>
        <w:fldChar w:fldCharType="separate"/>
      </w:r>
      <w:r w:rsidR="00ED4D5A" w:rsidRPr="00EC0918">
        <w:rPr>
          <w:rFonts w:cs="Arial"/>
          <w:i w:val="0"/>
          <w:iCs/>
        </w:rPr>
        <w:t>(Dosa et al. 2019; Rescigno et al. 2023)</w:t>
      </w:r>
      <w:r w:rsidR="0075776B" w:rsidRPr="00ED4D5A">
        <w:rPr>
          <w:rStyle w:val="CETBodytextCarattere"/>
          <w:i w:val="0"/>
          <w:iCs/>
        </w:rPr>
        <w:fldChar w:fldCharType="end"/>
      </w:r>
      <w:r w:rsidR="0075776B" w:rsidRPr="00ED4D5A">
        <w:rPr>
          <w:rStyle w:val="CETBodytextCarattere"/>
          <w:i w:val="0"/>
          <w:iCs/>
        </w:rPr>
        <w:t>.</w:t>
      </w:r>
      <w:r w:rsidR="0075776B">
        <w:rPr>
          <w:rStyle w:val="CETBodytextCarattere"/>
          <w:i w:val="0"/>
          <w:iCs/>
        </w:rPr>
        <w:t xml:space="preserve"> </w:t>
      </w:r>
      <w:r w:rsidR="000C3343">
        <w:rPr>
          <w:rStyle w:val="CETBodytextCarattere"/>
          <w:i w:val="0"/>
          <w:iCs/>
        </w:rPr>
        <w:t xml:space="preserve">Figure 1(b) </w:t>
      </w:r>
      <w:r w:rsidR="00712E6B">
        <w:rPr>
          <w:rStyle w:val="CETBodytextCarattere"/>
          <w:i w:val="0"/>
          <w:iCs/>
        </w:rPr>
        <w:t xml:space="preserve">reports </w:t>
      </w:r>
      <w:r w:rsidR="00211301">
        <w:rPr>
          <w:rStyle w:val="CETBodytextCarattere"/>
          <w:i w:val="0"/>
          <w:iCs/>
        </w:rPr>
        <w:t xml:space="preserve">the XRD </w:t>
      </w:r>
      <w:r w:rsidR="000C3343" w:rsidRPr="00F30CCB">
        <w:rPr>
          <w:rStyle w:val="CETBodytextCarattere"/>
          <w:i w:val="0"/>
          <w:iCs/>
        </w:rPr>
        <w:t>pattern</w:t>
      </w:r>
      <w:r w:rsidR="00211301">
        <w:rPr>
          <w:rStyle w:val="CETBodytextCarattere"/>
          <w:i w:val="0"/>
          <w:iCs/>
        </w:rPr>
        <w:t>s</w:t>
      </w:r>
      <w:r w:rsidR="000C3343" w:rsidRPr="00F30CCB">
        <w:rPr>
          <w:rStyle w:val="CETBodytextCarattere"/>
          <w:i w:val="0"/>
          <w:iCs/>
        </w:rPr>
        <w:t xml:space="preserve"> of </w:t>
      </w:r>
      <w:r w:rsidR="000C3343">
        <w:rPr>
          <w:rStyle w:val="CETBodytextCarattere"/>
          <w:i w:val="0"/>
          <w:iCs/>
        </w:rPr>
        <w:t>TiO</w:t>
      </w:r>
      <w:r w:rsidR="000C3343" w:rsidRPr="0075776B">
        <w:rPr>
          <w:rStyle w:val="CETBodytextCarattere"/>
          <w:i w:val="0"/>
          <w:iCs/>
          <w:vertAlign w:val="subscript"/>
        </w:rPr>
        <w:t>2</w:t>
      </w:r>
      <w:r w:rsidR="000C3343">
        <w:rPr>
          <w:rStyle w:val="CETBodytextCarattere"/>
          <w:i w:val="0"/>
          <w:iCs/>
        </w:rPr>
        <w:t>/PP and P-TiO</w:t>
      </w:r>
      <w:r w:rsidR="000C3343" w:rsidRPr="004663A1">
        <w:rPr>
          <w:rStyle w:val="CETBodytextCarattere"/>
          <w:i w:val="0"/>
          <w:iCs/>
          <w:vertAlign w:val="subscript"/>
        </w:rPr>
        <w:t>2</w:t>
      </w:r>
      <w:r w:rsidR="000C3343">
        <w:rPr>
          <w:rStyle w:val="CETBodytextCarattere"/>
          <w:i w:val="0"/>
          <w:iCs/>
        </w:rPr>
        <w:t>/PP</w:t>
      </w:r>
      <w:r w:rsidR="00211301">
        <w:rPr>
          <w:rStyle w:val="CETBodytextCarattere"/>
          <w:i w:val="0"/>
          <w:iCs/>
        </w:rPr>
        <w:t>.</w:t>
      </w:r>
      <w:r w:rsidR="000C3343">
        <w:rPr>
          <w:rStyle w:val="CETBodytextCarattere"/>
          <w:i w:val="0"/>
          <w:iCs/>
        </w:rPr>
        <w:t xml:space="preserve"> </w:t>
      </w:r>
      <w:r w:rsidR="00201F23">
        <w:rPr>
          <w:rStyle w:val="CETBodytextCarattere"/>
          <w:i w:val="0"/>
          <w:iCs/>
        </w:rPr>
        <w:t>For both samples, the peak</w:t>
      </w:r>
      <w:r w:rsidR="00201F23" w:rsidRPr="00D76C29">
        <w:rPr>
          <w:rStyle w:val="CETBodytextCarattere"/>
          <w:i w:val="0"/>
          <w:iCs/>
        </w:rPr>
        <w:t xml:space="preserve"> </w:t>
      </w:r>
      <w:r w:rsidRPr="00D76C29">
        <w:rPr>
          <w:rStyle w:val="CETBodytextCarattere"/>
          <w:i w:val="0"/>
          <w:iCs/>
        </w:rPr>
        <w:t>of TiO</w:t>
      </w:r>
      <w:r w:rsidRPr="0075776B">
        <w:rPr>
          <w:rStyle w:val="CETBodytextCarattere"/>
          <w:i w:val="0"/>
          <w:iCs/>
          <w:vertAlign w:val="subscript"/>
        </w:rPr>
        <w:t>2</w:t>
      </w:r>
      <w:r w:rsidRPr="00D76C29">
        <w:rPr>
          <w:rStyle w:val="CETBodytextCarattere"/>
          <w:i w:val="0"/>
          <w:iCs/>
        </w:rPr>
        <w:t xml:space="preserve"> </w:t>
      </w:r>
      <w:r w:rsidR="00201F23">
        <w:rPr>
          <w:rStyle w:val="CETBodytextCarattere"/>
          <w:i w:val="0"/>
          <w:iCs/>
        </w:rPr>
        <w:t>at about 25.5°is detectable</w:t>
      </w:r>
      <w:r w:rsidR="00DB710D">
        <w:rPr>
          <w:rStyle w:val="CETBodytextCarattere"/>
          <w:i w:val="0"/>
          <w:iCs/>
        </w:rPr>
        <w:t xml:space="preserve">, despite its very </w:t>
      </w:r>
      <w:r w:rsidR="00A26BC7">
        <w:rPr>
          <w:rStyle w:val="CETBodytextCarattere"/>
          <w:i w:val="0"/>
          <w:iCs/>
        </w:rPr>
        <w:t xml:space="preserve">weak </w:t>
      </w:r>
      <w:r w:rsidR="00DB710D">
        <w:rPr>
          <w:rStyle w:val="CETBodytextCarattere"/>
          <w:i w:val="0"/>
          <w:iCs/>
        </w:rPr>
        <w:t xml:space="preserve">intensity. </w:t>
      </w:r>
      <w:r w:rsidR="00464C82">
        <w:rPr>
          <w:rStyle w:val="CETBodytextCarattere"/>
          <w:i w:val="0"/>
          <w:iCs/>
        </w:rPr>
        <w:t xml:space="preserve">Moreover, reflexes </w:t>
      </w:r>
      <w:r w:rsidRPr="00D76C29">
        <w:rPr>
          <w:rStyle w:val="CETBodytextCarattere"/>
          <w:i w:val="0"/>
          <w:iCs/>
        </w:rPr>
        <w:t>at about 14.5</w:t>
      </w:r>
      <w:r w:rsidR="00464C82">
        <w:rPr>
          <w:rStyle w:val="CETBodytextCarattere"/>
          <w:i w:val="0"/>
          <w:iCs/>
        </w:rPr>
        <w:t>°</w:t>
      </w:r>
      <w:r w:rsidRPr="00D76C29">
        <w:rPr>
          <w:rStyle w:val="CETBodytextCarattere"/>
          <w:i w:val="0"/>
          <w:iCs/>
        </w:rPr>
        <w:t>, 17.1</w:t>
      </w:r>
      <w:r w:rsidR="00464C82">
        <w:rPr>
          <w:rStyle w:val="CETBodytextCarattere"/>
          <w:i w:val="0"/>
          <w:iCs/>
        </w:rPr>
        <w:t>°</w:t>
      </w:r>
      <w:r w:rsidRPr="00D76C29">
        <w:rPr>
          <w:rStyle w:val="CETBodytextCarattere"/>
          <w:i w:val="0"/>
          <w:iCs/>
        </w:rPr>
        <w:t>, 22.1</w:t>
      </w:r>
      <w:r w:rsidR="00464C82">
        <w:rPr>
          <w:rStyle w:val="CETBodytextCarattere"/>
          <w:i w:val="0"/>
          <w:iCs/>
        </w:rPr>
        <w:t>° and</w:t>
      </w:r>
      <w:r w:rsidR="00A26BC7">
        <w:rPr>
          <w:rStyle w:val="CETBodytextCarattere"/>
          <w:i w:val="0"/>
          <w:iCs/>
        </w:rPr>
        <w:t xml:space="preserve"> </w:t>
      </w:r>
      <w:r w:rsidRPr="00D76C29">
        <w:rPr>
          <w:rStyle w:val="CETBodytextCarattere"/>
          <w:i w:val="0"/>
          <w:iCs/>
        </w:rPr>
        <w:t>23.7</w:t>
      </w:r>
      <w:r w:rsidR="00D1145D" w:rsidRPr="00D76C29">
        <w:rPr>
          <w:rStyle w:val="CETBodytextCarattere"/>
          <w:i w:val="0"/>
          <w:iCs/>
        </w:rPr>
        <w:t>°</w:t>
      </w:r>
      <w:r w:rsidR="00464C82">
        <w:rPr>
          <w:rStyle w:val="CETBodytextCarattere"/>
          <w:i w:val="0"/>
          <w:iCs/>
        </w:rPr>
        <w:t>, corresponding to</w:t>
      </w:r>
      <w:r w:rsidRPr="00D76C29">
        <w:rPr>
          <w:rStyle w:val="CETBodytextCarattere"/>
          <w:i w:val="0"/>
          <w:iCs/>
        </w:rPr>
        <w:t xml:space="preserve"> </w:t>
      </w:r>
      <w:r w:rsidR="00464C82" w:rsidRPr="00D76C29">
        <w:rPr>
          <w:rStyle w:val="CETBodytextCarattere"/>
          <w:i w:val="0"/>
          <w:iCs/>
        </w:rPr>
        <w:t xml:space="preserve">(040), (130), (111) and (131) </w:t>
      </w:r>
      <w:r w:rsidR="00464C82">
        <w:rPr>
          <w:rStyle w:val="CETBodytextCarattere"/>
          <w:i w:val="0"/>
          <w:iCs/>
        </w:rPr>
        <w:t xml:space="preserve">diffraction planes, </w:t>
      </w:r>
      <w:r w:rsidRPr="00D76C29">
        <w:rPr>
          <w:rStyle w:val="CETBodytextCarattere"/>
          <w:i w:val="0"/>
          <w:iCs/>
        </w:rPr>
        <w:t xml:space="preserve">are attributable to isotactic polypropylene </w:t>
      </w:r>
      <w:r w:rsidRPr="00D76C29">
        <w:rPr>
          <w:rStyle w:val="CETBodytextCarattere"/>
          <w:i w:val="0"/>
          <w:iCs/>
        </w:rPr>
        <w:fldChar w:fldCharType="begin"/>
      </w:r>
      <w:r w:rsidRPr="00D76C29">
        <w:rPr>
          <w:rStyle w:val="CETBodytextCarattere"/>
          <w:i w:val="0"/>
          <w:iCs/>
        </w:rPr>
        <w:instrText xml:space="preserve"> ADDIN ZOTERO_ITEM CSL_CITATION {"citationID":"2MlGIexR","properties":{"formattedCitation":"(Lima, Vasconcellos, e Samios 2002)","plainCitation":"(Lima, Vasconcellos, e Samios 2002)","noteIndex":0},"citationItems":[{"id":270,"uris":["http://zotero.org/users/8681344/items/67AL374A"],"itemData":{"id":270,"type":"article-journal","container-title":"Journal of Polymer Science Part B: Polymer Physics","DOI":"10.1002/polb.10159","ISSN":"0887-6266, 1099-0488","issue":"9","journalAbbreviation":"J. Polym. Sci. B Polym. Phys.","language":"en","page":"896-903","source":"DOI.org (Crossref)","title":"Crystallinity changes in plastically deformed isotactic polypropylene evaluated by x-ray diffraction and differential scanning calorimetry methods","volume":"40","author":[{"family":"Lima","given":"Martha Fogliato S."},{"family":"Vasconcellos","given":"Marcos A. Zen"},{"family":"Samios","given":"Dimitrios"}],"issued":{"date-parts":[["2002",5,1]]}}}],"schema":"https://github.com/citation-style-language/schema/raw/master/csl-citation.json"} </w:instrText>
      </w:r>
      <w:r w:rsidRPr="00D76C29">
        <w:rPr>
          <w:rStyle w:val="CETBodytextCarattere"/>
          <w:i w:val="0"/>
          <w:iCs/>
        </w:rPr>
        <w:fldChar w:fldCharType="separate"/>
      </w:r>
      <w:r w:rsidRPr="00D76C29">
        <w:rPr>
          <w:rStyle w:val="CETBodytextCarattere"/>
          <w:i w:val="0"/>
          <w:iCs/>
        </w:rPr>
        <w:t>(Lima, Vasconcellos, e Samios 2002)</w:t>
      </w:r>
      <w:r w:rsidRPr="00D76C29">
        <w:rPr>
          <w:rStyle w:val="CETBodytextCarattere"/>
          <w:i w:val="0"/>
          <w:iCs/>
        </w:rPr>
        <w:fldChar w:fldCharType="end"/>
      </w:r>
      <w:r w:rsidRPr="00D85C29">
        <w:rPr>
          <w:i w:val="0"/>
        </w:rPr>
        <w:t>.</w:t>
      </w:r>
      <w:r w:rsidR="00353781" w:rsidRPr="00353781">
        <w:rPr>
          <w:rFonts w:cs="Arial"/>
          <w:i w:val="0"/>
          <w:color w:val="000000"/>
          <w:szCs w:val="18"/>
        </w:rPr>
        <w:t xml:space="preserve"> </w:t>
      </w:r>
      <w:r w:rsidR="00353781" w:rsidRPr="00353781">
        <w:rPr>
          <w:i w:val="0"/>
        </w:rPr>
        <w:t>The specific surface area (SSA) was measured for both powder samples (TiO</w:t>
      </w:r>
      <w:r w:rsidR="00353781" w:rsidRPr="00353781">
        <w:rPr>
          <w:i w:val="0"/>
          <w:vertAlign w:val="subscript"/>
        </w:rPr>
        <w:t>2</w:t>
      </w:r>
      <w:r w:rsidR="00353781" w:rsidRPr="00353781">
        <w:rPr>
          <w:i w:val="0"/>
        </w:rPr>
        <w:t xml:space="preserve"> and P-TiO</w:t>
      </w:r>
      <w:r w:rsidR="00353781" w:rsidRPr="00353781">
        <w:rPr>
          <w:i w:val="0"/>
          <w:vertAlign w:val="subscript"/>
        </w:rPr>
        <w:t>2</w:t>
      </w:r>
      <w:r w:rsidR="00353781" w:rsidRPr="00353781">
        <w:rPr>
          <w:i w:val="0"/>
        </w:rPr>
        <w:t>). In detail, the SSA for the TiO</w:t>
      </w:r>
      <w:r w:rsidR="00353781" w:rsidRPr="00353781">
        <w:rPr>
          <w:i w:val="0"/>
          <w:vertAlign w:val="subscript"/>
        </w:rPr>
        <w:t>2</w:t>
      </w:r>
      <w:r w:rsidR="00353781" w:rsidRPr="00353781">
        <w:rPr>
          <w:i w:val="0"/>
        </w:rPr>
        <w:t xml:space="preserve"> sample, almost equal to 333 m</w:t>
      </w:r>
      <w:r w:rsidR="00353781" w:rsidRPr="00353781">
        <w:rPr>
          <w:i w:val="0"/>
          <w:vertAlign w:val="superscript"/>
        </w:rPr>
        <w:t>2</w:t>
      </w:r>
      <w:r w:rsidR="00353781" w:rsidRPr="00353781">
        <w:rPr>
          <w:i w:val="0"/>
        </w:rPr>
        <w:t>/g (Sacco et al. 2019), was more than double of that of P-TiO</w:t>
      </w:r>
      <w:r w:rsidR="00353781" w:rsidRPr="00353781">
        <w:rPr>
          <w:i w:val="0"/>
          <w:vertAlign w:val="subscript"/>
        </w:rPr>
        <w:t>2</w:t>
      </w:r>
      <w:r w:rsidR="00353781" w:rsidRPr="00353781">
        <w:rPr>
          <w:i w:val="0"/>
        </w:rPr>
        <w:t xml:space="preserve"> (SSA=145 m</w:t>
      </w:r>
      <w:r w:rsidR="00353781" w:rsidRPr="00353781">
        <w:rPr>
          <w:i w:val="0"/>
          <w:vertAlign w:val="superscript"/>
        </w:rPr>
        <w:t>2</w:t>
      </w:r>
      <w:r w:rsidR="00353781" w:rsidRPr="00353781">
        <w:rPr>
          <w:i w:val="0"/>
        </w:rPr>
        <w:t>/g). Therefore, the presence of P included into TiO</w:t>
      </w:r>
      <w:r w:rsidR="00353781" w:rsidRPr="00353781">
        <w:rPr>
          <w:i w:val="0"/>
          <w:vertAlign w:val="subscript"/>
        </w:rPr>
        <w:t>2</w:t>
      </w:r>
      <w:r w:rsidR="00353781" w:rsidRPr="00353781">
        <w:rPr>
          <w:i w:val="0"/>
        </w:rPr>
        <w:t xml:space="preserve"> crystalline structure led to an important SSA decrease. A similar decrease, was also reported by Sacco et al. (Sacco et al. 2019) in the room temperature preparation process of V doped-TiO</w:t>
      </w:r>
      <w:r w:rsidR="00353781" w:rsidRPr="00353781">
        <w:rPr>
          <w:i w:val="0"/>
          <w:vertAlign w:val="subscript"/>
        </w:rPr>
        <w:t>2</w:t>
      </w:r>
      <w:r w:rsidR="00D03C82">
        <w:rPr>
          <w:i w:val="0"/>
        </w:rPr>
        <w:t>,</w:t>
      </w:r>
      <w:r w:rsidR="00D03C82" w:rsidRPr="00D03C82">
        <w:t xml:space="preserve"> </w:t>
      </w:r>
      <w:r w:rsidR="00D03C82" w:rsidRPr="00D03C82">
        <w:rPr>
          <w:i w:val="0"/>
        </w:rPr>
        <w:t xml:space="preserve">which can be justified considering the pH difference of the sol-gels being prepared, as low pH values favor the formation of crystallites smaller and therefore a higher SSA </w:t>
      </w:r>
      <w:r w:rsidR="00D03C82" w:rsidRPr="00D03C82">
        <w:rPr>
          <w:i w:val="0"/>
        </w:rPr>
        <w:fldChar w:fldCharType="begin"/>
      </w:r>
      <w:r w:rsidR="00D03C82" w:rsidRPr="00D03C82">
        <w:rPr>
          <w:i w:val="0"/>
        </w:rPr>
        <w:instrText xml:space="preserve"> ADDIN ZOTERO_ITEM CSL_CITATION {"citationID":"R3Te3drA","properties":{"formattedCitation":"(Tsega e Dejene 2017)","plainCitation":"(Tsega e Dejene 2017)","noteIndex":0},"citationItems":[{"id":346,"uris":["http://zotero.org/users/8681344/items/86A2R36L"],"itemData":{"id":346,"type":"article-journal","abstract":"Titanium dioxide (TiO2) nanoparticles were prepared by the sol-gel method at different pH values (3.2–6.8) with a hydrochloric acid (HCl) solution. Raw samples were calcined at 500 °C for 2 h. The effects of pH on the structural, morphological and optical properties of TiO2 nanoparticles were investigated. At pH 4.4–6.8, only the anatase phase of TiO2 was observed. Under strong acidic condition at pH 3.2 rutile, brookite and anatase co-exist, but rutile is the predominant phase. The strain value increased and the crystallite size decreased as the HCl content increased. The increased crystallite sizes in the range 21–24 nm and enhanced blue emission intensity around 432 nm was obtained for the sample at pH 5.0. Experimental results showed that TiO2 nanoparticles synthesized at pH 5.0 exhibited the best luminescence property with pure anatase phase.","container-title":"Heliyon","DOI":"10.1016/j.heliyon.2017.e00246","ISSN":"24058440","issue":"2","journalAbbreviation":"Heliyon","language":"en","page":"e00246","source":"DOI.org (Crossref)","title":"Influence of acidic pH on the formulation of TiO 2 nanocrystalline powders with enhanced photoluminescence property","volume":"3","author":[{"family":"Tsega","given":"Moges"},{"family":"Dejene","given":"F.B."}],"issued":{"date-parts":[["2017",2]]}}}],"schema":"https://github.com/citation-style-language/schema/raw/master/csl-citation.json"} </w:instrText>
      </w:r>
      <w:r w:rsidR="00D03C82" w:rsidRPr="00D03C82">
        <w:rPr>
          <w:i w:val="0"/>
        </w:rPr>
        <w:fldChar w:fldCharType="separate"/>
      </w:r>
      <w:r w:rsidR="00D03C82" w:rsidRPr="00D03C82">
        <w:rPr>
          <w:rFonts w:cs="Arial"/>
          <w:i w:val="0"/>
        </w:rPr>
        <w:t>(Tsega e Dejene 2017)</w:t>
      </w:r>
      <w:r w:rsidR="00D03C82" w:rsidRPr="00D03C82">
        <w:rPr>
          <w:i w:val="0"/>
        </w:rPr>
        <w:fldChar w:fldCharType="end"/>
      </w:r>
      <w:r w:rsidR="00D03C82">
        <w:rPr>
          <w:i w:val="0"/>
        </w:rPr>
        <w:t>.</w:t>
      </w:r>
    </w:p>
    <w:p w14:paraId="4EEB885D" w14:textId="77777777" w:rsidR="00EE202D" w:rsidRPr="009955D7" w:rsidRDefault="00EE202D" w:rsidP="00EE202D">
      <w:pPr>
        <w:pStyle w:val="CETBodytext"/>
        <w:rPr>
          <w:rStyle w:val="CETCaptionCarattere"/>
          <w:i w:val="0"/>
          <w:lang w:val="en-US"/>
        </w:rPr>
      </w:pPr>
      <w:r w:rsidRPr="009955D7">
        <w:rPr>
          <w:rStyle w:val="CETCaptionCarattere"/>
          <w:i w:val="0"/>
          <w:lang w:val="en-US"/>
        </w:rPr>
        <w:t>Figure 2</w:t>
      </w:r>
      <w:r w:rsidR="00980B3E">
        <w:rPr>
          <w:rStyle w:val="CETCaptionCarattere"/>
          <w:i w:val="0"/>
          <w:lang w:val="en-US"/>
        </w:rPr>
        <w:t xml:space="preserve"> (a-c)</w:t>
      </w:r>
      <w:r w:rsidRPr="009955D7">
        <w:rPr>
          <w:rStyle w:val="CETCaptionCarattere"/>
          <w:i w:val="0"/>
          <w:lang w:val="en-US"/>
        </w:rPr>
        <w:t xml:space="preserve"> shows the SEM micrograph of PP, TiO</w:t>
      </w:r>
      <w:r w:rsidRPr="009955D7">
        <w:rPr>
          <w:rStyle w:val="CETCaptionCarattere"/>
          <w:i w:val="0"/>
          <w:vertAlign w:val="subscript"/>
          <w:lang w:val="en-US"/>
        </w:rPr>
        <w:t>2</w:t>
      </w:r>
      <w:r w:rsidRPr="009955D7">
        <w:rPr>
          <w:rStyle w:val="CETCaptionCarattere"/>
          <w:i w:val="0"/>
          <w:lang w:val="en-US"/>
        </w:rPr>
        <w:t>/PP and P-TiO</w:t>
      </w:r>
      <w:r w:rsidRPr="009955D7">
        <w:rPr>
          <w:rStyle w:val="CETCaptionCarattere"/>
          <w:i w:val="0"/>
          <w:vertAlign w:val="subscript"/>
          <w:lang w:val="en-US"/>
        </w:rPr>
        <w:t>2</w:t>
      </w:r>
      <w:r w:rsidRPr="009955D7">
        <w:rPr>
          <w:rStyle w:val="CETCaptionCarattere"/>
          <w:i w:val="0"/>
          <w:lang w:val="en-US"/>
        </w:rPr>
        <w:t xml:space="preserve">/PP samples. For the PP film, </w:t>
      </w:r>
      <w:r w:rsidR="009F7C3F">
        <w:rPr>
          <w:rStyle w:val="CETCaptionCarattere"/>
          <w:i w:val="0"/>
          <w:lang w:val="en-US"/>
        </w:rPr>
        <w:t>the surface appears to be quite</w:t>
      </w:r>
      <w:r w:rsidRPr="009955D7">
        <w:rPr>
          <w:rStyle w:val="CETCaptionCarattere"/>
          <w:i w:val="0"/>
          <w:lang w:val="en-US"/>
        </w:rPr>
        <w:t xml:space="preserve"> smooth and flat, while for the coated films, individual particles and agglomerates of the photocatalyst are visible. </w:t>
      </w:r>
      <w:r w:rsidR="005E54B4">
        <w:rPr>
          <w:rStyle w:val="CETCaptionCarattere"/>
          <w:i w:val="0"/>
          <w:lang w:val="en-US"/>
        </w:rPr>
        <w:t>In fact, t</w:t>
      </w:r>
      <w:r w:rsidR="00980B3E">
        <w:rPr>
          <w:rStyle w:val="CETCaptionCarattere"/>
          <w:i w:val="0"/>
          <w:lang w:val="en-US"/>
        </w:rPr>
        <w:t xml:space="preserve">he EDX analyses reveal the </w:t>
      </w:r>
      <w:r w:rsidR="00E07E82" w:rsidRPr="00E577FF">
        <w:rPr>
          <w:rStyle w:val="CETCaptionCarattere"/>
          <w:i w:val="0"/>
          <w:lang w:val="en-US"/>
        </w:rPr>
        <w:t>presence of</w:t>
      </w:r>
      <w:r w:rsidR="00E07E82">
        <w:rPr>
          <w:rStyle w:val="CETCaptionCarattere"/>
          <w:i w:val="0"/>
          <w:lang w:val="en-US"/>
        </w:rPr>
        <w:t xml:space="preserve"> </w:t>
      </w:r>
      <w:r w:rsidR="00980B3E">
        <w:rPr>
          <w:rStyle w:val="CETCaptionCarattere"/>
          <w:i w:val="0"/>
          <w:lang w:val="en-US"/>
        </w:rPr>
        <w:t xml:space="preserve">Ti on the surface of </w:t>
      </w:r>
      <w:r w:rsidR="00E07E82" w:rsidRPr="00E577FF">
        <w:rPr>
          <w:rStyle w:val="CETCaptionCarattere"/>
          <w:i w:val="0"/>
          <w:lang w:val="en-US"/>
        </w:rPr>
        <w:t>both</w:t>
      </w:r>
      <w:r w:rsidR="00E07E82">
        <w:rPr>
          <w:rStyle w:val="CETCaptionCarattere"/>
          <w:i w:val="0"/>
          <w:lang w:val="en-US"/>
        </w:rPr>
        <w:t xml:space="preserve"> </w:t>
      </w:r>
      <w:r w:rsidR="00980B3E">
        <w:rPr>
          <w:rStyle w:val="CETCaptionCarattere"/>
          <w:i w:val="0"/>
          <w:lang w:val="en-US"/>
        </w:rPr>
        <w:t>TiO</w:t>
      </w:r>
      <w:r w:rsidR="00980B3E" w:rsidRPr="003C4291">
        <w:rPr>
          <w:rStyle w:val="CETCaptionCarattere"/>
          <w:i w:val="0"/>
          <w:vertAlign w:val="subscript"/>
          <w:lang w:val="en-US"/>
        </w:rPr>
        <w:t>2</w:t>
      </w:r>
      <w:r w:rsidR="00980B3E">
        <w:rPr>
          <w:rStyle w:val="CETCaptionCarattere"/>
          <w:i w:val="0"/>
          <w:lang w:val="en-US"/>
        </w:rPr>
        <w:t>/PP and</w:t>
      </w:r>
      <w:r w:rsidR="00980B3E" w:rsidRPr="007B7BBA">
        <w:rPr>
          <w:rStyle w:val="CETCaptionCarattere"/>
          <w:i w:val="0"/>
          <w:lang w:val="en-US"/>
        </w:rPr>
        <w:t xml:space="preserve"> P-</w:t>
      </w:r>
      <w:r w:rsidR="00980B3E" w:rsidRPr="003C4291">
        <w:rPr>
          <w:rStyle w:val="CETCaptionCarattere"/>
          <w:i w:val="0"/>
          <w:lang w:val="en-US"/>
        </w:rPr>
        <w:t>TiO</w:t>
      </w:r>
      <w:r w:rsidR="00980B3E" w:rsidRPr="003C4291">
        <w:rPr>
          <w:rStyle w:val="CETCaptionCarattere"/>
          <w:i w:val="0"/>
          <w:vertAlign w:val="subscript"/>
          <w:lang w:val="en-US"/>
        </w:rPr>
        <w:t>2</w:t>
      </w:r>
      <w:r w:rsidR="00980B3E">
        <w:rPr>
          <w:rStyle w:val="CETCaptionCarattere"/>
          <w:i w:val="0"/>
          <w:lang w:val="en-US"/>
        </w:rPr>
        <w:t>/PP samples</w:t>
      </w:r>
      <w:r w:rsidR="005E54B4">
        <w:rPr>
          <w:rStyle w:val="CETCaptionCarattere"/>
          <w:i w:val="0"/>
          <w:lang w:val="en-US"/>
        </w:rPr>
        <w:t xml:space="preserve"> (Figure 2 (b’, c’)</w:t>
      </w:r>
      <w:r w:rsidR="00FF0C0F">
        <w:rPr>
          <w:rStyle w:val="CETCaptionCarattere"/>
          <w:i w:val="0"/>
          <w:lang w:val="en-US"/>
        </w:rPr>
        <w:t>)</w:t>
      </w:r>
      <w:r w:rsidR="005E54B4">
        <w:rPr>
          <w:rStyle w:val="CETCaptionCarattere"/>
          <w:i w:val="0"/>
          <w:lang w:val="en-US"/>
        </w:rPr>
        <w:t xml:space="preserve">; </w:t>
      </w:r>
      <w:r w:rsidR="00E07E82" w:rsidRPr="00E577FF">
        <w:rPr>
          <w:rStyle w:val="CETCaptionCarattere"/>
          <w:i w:val="0"/>
          <w:lang w:val="en-US"/>
        </w:rPr>
        <w:t>as expected</w:t>
      </w:r>
      <w:r w:rsidR="00E07E82">
        <w:rPr>
          <w:rStyle w:val="CETCaptionCarattere"/>
          <w:i w:val="0"/>
          <w:lang w:val="en-US"/>
        </w:rPr>
        <w:t xml:space="preserve">, </w:t>
      </w:r>
      <w:r w:rsidR="005E54B4">
        <w:rPr>
          <w:rStyle w:val="CETCaptionCarattere"/>
          <w:i w:val="0"/>
          <w:lang w:val="en-US"/>
        </w:rPr>
        <w:t xml:space="preserve">Ti is not detected on the </w:t>
      </w:r>
      <w:r w:rsidR="00FF0C0F">
        <w:rPr>
          <w:rStyle w:val="CETCaptionCarattere"/>
          <w:i w:val="0"/>
          <w:lang w:val="en-US"/>
        </w:rPr>
        <w:t xml:space="preserve">uncoated </w:t>
      </w:r>
      <w:r w:rsidR="005E54B4">
        <w:rPr>
          <w:rStyle w:val="CETCaptionCarattere"/>
          <w:i w:val="0"/>
          <w:lang w:val="en-US"/>
        </w:rPr>
        <w:t>PP film (Figure 2 (a’))</w:t>
      </w:r>
      <w:r w:rsidR="00980B3E">
        <w:rPr>
          <w:rStyle w:val="CETCaptionCarattere"/>
          <w:i w:val="0"/>
          <w:lang w:val="en-US"/>
        </w:rPr>
        <w:t xml:space="preserve">. </w:t>
      </w:r>
      <w:r w:rsidRPr="009955D7">
        <w:rPr>
          <w:rStyle w:val="CETCaptionCarattere"/>
          <w:i w:val="0"/>
          <w:lang w:val="en-US"/>
        </w:rPr>
        <w:t xml:space="preserve">The presence of photocatalyst particles on the surface of the corona treated films can be justified based on the hypothesis that polar functional groups (hydroxyl, carbonyl and carboxyl) are induced on the film surface by corona treatment </w:t>
      </w:r>
      <w:r w:rsidRPr="009955D7">
        <w:rPr>
          <w:rStyle w:val="CETCaptionCarattere"/>
          <w:rFonts w:cs="Arial"/>
          <w:i w:val="0"/>
          <w:lang w:val="en-US"/>
        </w:rPr>
        <w:t xml:space="preserve">(Leroux et al. 2008). </w:t>
      </w:r>
      <w:r w:rsidRPr="009955D7">
        <w:rPr>
          <w:rStyle w:val="CETCaptionCarattere"/>
          <w:i w:val="0"/>
          <w:lang w:val="en-US"/>
        </w:rPr>
        <w:t>These functional groups improve the interaction between film surface and TiO</w:t>
      </w:r>
      <w:r w:rsidRPr="009955D7">
        <w:rPr>
          <w:rStyle w:val="CETCaptionCarattere"/>
          <w:i w:val="0"/>
          <w:vertAlign w:val="subscript"/>
          <w:lang w:val="en-US"/>
        </w:rPr>
        <w:t xml:space="preserve">2 </w:t>
      </w:r>
      <w:r w:rsidRPr="009955D7">
        <w:rPr>
          <w:rStyle w:val="CETCaptionCarattere"/>
          <w:i w:val="0"/>
          <w:lang w:val="en-US"/>
        </w:rPr>
        <w:t>precursors present in the sol-gel.</w:t>
      </w:r>
      <w:r w:rsidRPr="009955D7">
        <w:rPr>
          <w:rStyle w:val="CETCaptionCarattere"/>
          <w:i w:val="0"/>
          <w:lang w:val="en-US"/>
        </w:rPr>
        <w:fldChar w:fldCharType="begin"/>
      </w:r>
      <w:r w:rsidRPr="009955D7">
        <w:rPr>
          <w:rStyle w:val="CETCaptionCarattere"/>
          <w:i w:val="0"/>
          <w:lang w:val="en-US"/>
        </w:rPr>
        <w:instrText xml:space="preserve"> ADDIN ZOTERO_ITEM CSL_CITATION {"citationID":"qE6miqUK","properties":{"formattedCitation":"(Sacco Olga et al. 2021)","plainCitation":"(Sacco Olga et al. 2021)","noteIndex":0},"citationItems":[{"id":97,"uris":["http://zotero.org/users/8681344/items/KYEXCKC7"],"itemData":{"id":97,"type":"article-journal","container-title":"Chemical Engineering Transactions","DOI":"10.3303/CET2186096","language":"en","page":"571-576","source":"DOI.org (CSL JSON)","title":"Composite Polymeric Films with Photocatalytic Properties","volume":"86","author":[{"literal":"Sacco Olga"},{"literal":"Venditto Vincenzo"},{"literal":"Fittipaldi Rosalba"},{"literal":"Vaiano Vincenzo"},{"literal":"Daniel Christophe"}],"issued":{"date-parts":[["2021",6]]}}}],"schema":"https://github.com/citation-style-language/schema/raw/master/csl-citation.json"} </w:instrText>
      </w:r>
      <w:r w:rsidRPr="009955D7">
        <w:rPr>
          <w:rStyle w:val="CETCaptionCarattere"/>
          <w:i w:val="0"/>
          <w:lang w:val="en-US"/>
        </w:rPr>
        <w:fldChar w:fldCharType="separate"/>
      </w:r>
      <w:r w:rsidRPr="009955D7">
        <w:rPr>
          <w:rFonts w:cs="Arial"/>
        </w:rPr>
        <w:t>(Sacco Olga et al. 2021)</w:t>
      </w:r>
      <w:r w:rsidRPr="009955D7">
        <w:rPr>
          <w:rStyle w:val="CETCaptionCarattere"/>
          <w:i w:val="0"/>
          <w:lang w:val="en-US"/>
        </w:rPr>
        <w:fldChar w:fldCharType="end"/>
      </w:r>
      <w:r w:rsidRPr="009955D7">
        <w:rPr>
          <w:rStyle w:val="CETCaptionCarattere"/>
          <w:i w:val="0"/>
          <w:lang w:val="en-US"/>
        </w:rPr>
        <w:t xml:space="preserve">. </w:t>
      </w:r>
    </w:p>
    <w:p w14:paraId="3CDB39DE" w14:textId="77777777" w:rsidR="0088280A" w:rsidRDefault="0088280A" w:rsidP="000C5E62">
      <w:pPr>
        <w:pStyle w:val="CETBodytext"/>
        <w:rPr>
          <w:rStyle w:val="CETCaptionCarattere"/>
          <w:i w:val="0"/>
          <w:lang w:val="en-US"/>
        </w:rPr>
      </w:pPr>
    </w:p>
    <w:p w14:paraId="4147CA92" w14:textId="77777777" w:rsidR="00704599" w:rsidRDefault="00F36EB9" w:rsidP="00704599">
      <w:pPr>
        <w:pStyle w:val="CETBodytext"/>
        <w:jc w:val="center"/>
        <w:rPr>
          <w:rStyle w:val="CETCaptionCarattere"/>
          <w:i w:val="0"/>
          <w:lang w:val="en-US"/>
        </w:rPr>
      </w:pPr>
      <w:bookmarkStart w:id="4" w:name="_Hlk127300302"/>
      <w:r>
        <w:rPr>
          <w:noProof/>
          <w:lang w:val="it-IT" w:eastAsia="it-IT"/>
        </w:rPr>
        <w:lastRenderedPageBreak/>
        <mc:AlternateContent>
          <mc:Choice Requires="wpg">
            <w:drawing>
              <wp:anchor distT="0" distB="0" distL="114300" distR="114300" simplePos="0" relativeHeight="251657728" behindDoc="0" locked="0" layoutInCell="1" allowOverlap="1" wp14:anchorId="222963F3" wp14:editId="28EC31FA">
                <wp:simplePos x="0" y="0"/>
                <wp:positionH relativeFrom="column">
                  <wp:posOffset>-33213</wp:posOffset>
                </wp:positionH>
                <wp:positionV relativeFrom="paragraph">
                  <wp:posOffset>140666</wp:posOffset>
                </wp:positionV>
                <wp:extent cx="5616216" cy="2795353"/>
                <wp:effectExtent l="0" t="0" r="3810" b="5080"/>
                <wp:wrapTopAndBottom/>
                <wp:docPr id="42" name="Gruppo 42"/>
                <wp:cNvGraphicFramePr/>
                <a:graphic xmlns:a="http://schemas.openxmlformats.org/drawingml/2006/main">
                  <a:graphicData uri="http://schemas.microsoft.com/office/word/2010/wordprocessingGroup">
                    <wpg:wgp>
                      <wpg:cNvGrpSpPr/>
                      <wpg:grpSpPr>
                        <a:xfrm>
                          <a:off x="0" y="0"/>
                          <a:ext cx="5616216" cy="2795353"/>
                          <a:chOff x="0" y="0"/>
                          <a:chExt cx="5616216" cy="2795353"/>
                        </a:xfrm>
                      </wpg:grpSpPr>
                      <wpg:grpSp>
                        <wpg:cNvPr id="39" name="Gruppo 39"/>
                        <wpg:cNvGrpSpPr/>
                        <wpg:grpSpPr>
                          <a:xfrm>
                            <a:off x="0" y="0"/>
                            <a:ext cx="1836530" cy="2795353"/>
                            <a:chOff x="0" y="0"/>
                            <a:chExt cx="1836530" cy="2795353"/>
                          </a:xfrm>
                        </wpg:grpSpPr>
                        <pic:pic xmlns:pic="http://schemas.openxmlformats.org/drawingml/2006/picture">
                          <pic:nvPicPr>
                            <pic:cNvPr id="36" name="Immagine 36"/>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1510748"/>
                              <a:ext cx="1810385" cy="1284605"/>
                            </a:xfrm>
                            <a:prstGeom prst="rect">
                              <a:avLst/>
                            </a:prstGeom>
                            <a:noFill/>
                          </pic:spPr>
                        </pic:pic>
                        <pic:pic xmlns:pic="http://schemas.openxmlformats.org/drawingml/2006/picture">
                          <pic:nvPicPr>
                            <pic:cNvPr id="7" name="Immagine 7" descr="PP_01"/>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33130" y="0"/>
                              <a:ext cx="1803400" cy="1365250"/>
                            </a:xfrm>
                            <a:prstGeom prst="rect">
                              <a:avLst/>
                            </a:prstGeom>
                            <a:noFill/>
                            <a:ln>
                              <a:noFill/>
                            </a:ln>
                          </pic:spPr>
                        </pic:pic>
                        <wps:wsp>
                          <wps:cNvPr id="14" name="Casella di testo 14"/>
                          <wps:cNvSpPr txBox="1"/>
                          <wps:spPr>
                            <a:xfrm>
                              <a:off x="1417982" y="39757"/>
                              <a:ext cx="400050" cy="295275"/>
                            </a:xfrm>
                            <a:prstGeom prst="rect">
                              <a:avLst/>
                            </a:prstGeom>
                            <a:noFill/>
                            <a:ln w="6350">
                              <a:noFill/>
                            </a:ln>
                          </wps:spPr>
                          <wps:txbx>
                            <w:txbxContent>
                              <w:p w14:paraId="2F6E94E3" w14:textId="77777777" w:rsidR="00DA5AA2" w:rsidRPr="00DA5AA2" w:rsidRDefault="00DA5AA2">
                                <w:pPr>
                                  <w:rPr>
                                    <w:b/>
                                  </w:rPr>
                                </w:pPr>
                                <w:r w:rsidRPr="00DA5AA2">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Casella di testo 19"/>
                          <wps:cNvSpPr txBox="1"/>
                          <wps:spPr>
                            <a:xfrm>
                              <a:off x="1305339" y="1524000"/>
                              <a:ext cx="400050" cy="295275"/>
                            </a:xfrm>
                            <a:prstGeom prst="rect">
                              <a:avLst/>
                            </a:prstGeom>
                            <a:solidFill>
                              <a:schemeClr val="bg1"/>
                            </a:solidFill>
                            <a:ln w="6350">
                              <a:noFill/>
                            </a:ln>
                          </wps:spPr>
                          <wps:txbx>
                            <w:txbxContent>
                              <w:p w14:paraId="39F340FF" w14:textId="77777777" w:rsidR="00DA5AA2" w:rsidRPr="00DA5AA2" w:rsidRDefault="00DA5AA2" w:rsidP="00B305AE">
                                <w:pPr>
                                  <w:jc w:val="right"/>
                                  <w:rPr>
                                    <w:b/>
                                  </w:rPr>
                                </w:pPr>
                                <w:r w:rsidRPr="00DA5AA2">
                                  <w:rPr>
                                    <w:b/>
                                  </w:rPr>
                                  <w:t>(</w:t>
                                </w:r>
                                <w:r w:rsidR="00883FA2">
                                  <w:rPr>
                                    <w:b/>
                                  </w:rPr>
                                  <w:t>a’</w:t>
                                </w:r>
                                <w:r w:rsidRPr="00DA5AA2">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41" name="Gruppo 41"/>
                        <wpg:cNvGrpSpPr/>
                        <wpg:grpSpPr>
                          <a:xfrm>
                            <a:off x="1921565" y="6626"/>
                            <a:ext cx="1819468" cy="2765232"/>
                            <a:chOff x="0" y="0"/>
                            <a:chExt cx="1819468" cy="2765232"/>
                          </a:xfrm>
                        </wpg:grpSpPr>
                        <pic:pic xmlns:pic="http://schemas.openxmlformats.org/drawingml/2006/picture">
                          <pic:nvPicPr>
                            <pic:cNvPr id="40" name="Immagine 40"/>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10385" cy="1360170"/>
                            </a:xfrm>
                            <a:prstGeom prst="rect">
                              <a:avLst/>
                            </a:prstGeom>
                            <a:noFill/>
                          </pic:spPr>
                        </pic:pic>
                        <wps:wsp>
                          <wps:cNvPr id="15" name="Casella di testo 15"/>
                          <wps:cNvSpPr txBox="1"/>
                          <wps:spPr>
                            <a:xfrm>
                              <a:off x="1384852" y="53009"/>
                              <a:ext cx="400050" cy="247650"/>
                            </a:xfrm>
                            <a:prstGeom prst="rect">
                              <a:avLst/>
                            </a:prstGeom>
                            <a:noFill/>
                            <a:ln w="6350">
                              <a:noFill/>
                            </a:ln>
                          </wps:spPr>
                          <wps:txbx>
                            <w:txbxContent>
                              <w:p w14:paraId="659FBD21" w14:textId="77777777" w:rsidR="00DA5AA2" w:rsidRPr="00DA5AA2" w:rsidRDefault="00DA5AA2" w:rsidP="00DA5AA2">
                                <w:pPr>
                                  <w:rPr>
                                    <w:b/>
                                  </w:rPr>
                                </w:pPr>
                                <w:r w:rsidRPr="00DA5AA2">
                                  <w:rPr>
                                    <w:b/>
                                  </w:rPr>
                                  <w:t>(</w:t>
                                </w:r>
                                <w:r w:rsidR="00E577FF">
                                  <w:rPr>
                                    <w:b/>
                                  </w:rPr>
                                  <w:t>b</w:t>
                                </w:r>
                                <w:r w:rsidRPr="00DA5AA2">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0" name="Immagine 20"/>
                            <pic:cNvPicPr>
                              <a:picLocks noChangeAspect="1"/>
                            </pic:cNvPicPr>
                          </pic:nvPicPr>
                          <pic:blipFill rotWithShape="1">
                            <a:blip r:embed="rId17">
                              <a:extLst>
                                <a:ext uri="{28A0092B-C50C-407E-A947-70E740481C1C}">
                                  <a14:useLocalDpi xmlns:a14="http://schemas.microsoft.com/office/drawing/2010/main" val="0"/>
                                </a:ext>
                              </a:extLst>
                            </a:blip>
                            <a:srcRect t="9278"/>
                            <a:stretch/>
                          </pic:blipFill>
                          <pic:spPr bwMode="auto">
                            <a:xfrm>
                              <a:off x="19878" y="1504122"/>
                              <a:ext cx="1799590" cy="1261110"/>
                            </a:xfrm>
                            <a:prstGeom prst="rect">
                              <a:avLst/>
                            </a:prstGeom>
                            <a:ln>
                              <a:noFill/>
                            </a:ln>
                            <a:extLst>
                              <a:ext uri="{53640926-AAD7-44D8-BBD7-CCE9431645EC}">
                                <a14:shadowObscured xmlns:a14="http://schemas.microsoft.com/office/drawing/2010/main"/>
                              </a:ext>
                            </a:extLst>
                          </pic:spPr>
                        </pic:pic>
                        <wps:wsp>
                          <wps:cNvPr id="21" name="Casella di testo 21"/>
                          <wps:cNvSpPr txBox="1"/>
                          <wps:spPr>
                            <a:xfrm>
                              <a:off x="1020417" y="1490870"/>
                              <a:ext cx="534670" cy="295275"/>
                            </a:xfrm>
                            <a:prstGeom prst="rect">
                              <a:avLst/>
                            </a:prstGeom>
                            <a:solidFill>
                              <a:schemeClr val="bg1"/>
                            </a:solidFill>
                            <a:ln w="6350">
                              <a:noFill/>
                            </a:ln>
                          </wps:spPr>
                          <wps:txbx>
                            <w:txbxContent>
                              <w:p w14:paraId="55D2BFF9" w14:textId="77777777" w:rsidR="0010343B" w:rsidRPr="00DA5AA2" w:rsidRDefault="0010343B" w:rsidP="00B305AE">
                                <w:pPr>
                                  <w:jc w:val="right"/>
                                  <w:rPr>
                                    <w:b/>
                                  </w:rPr>
                                </w:pPr>
                                <w:r w:rsidRPr="00DA5AA2">
                                  <w:rPr>
                                    <w:b/>
                                  </w:rPr>
                                  <w:t>(</w:t>
                                </w:r>
                                <w:r w:rsidR="00883FA2">
                                  <w:rPr>
                                    <w:b/>
                                  </w:rPr>
                                  <w:t>b’</w:t>
                                </w:r>
                                <w:r w:rsidRPr="00DA5AA2">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5" name="Gruppo 35"/>
                        <wpg:cNvGrpSpPr/>
                        <wpg:grpSpPr>
                          <a:xfrm>
                            <a:off x="3816626" y="19879"/>
                            <a:ext cx="1799590" cy="2707143"/>
                            <a:chOff x="0" y="0"/>
                            <a:chExt cx="1799590" cy="2707143"/>
                          </a:xfrm>
                        </wpg:grpSpPr>
                        <pic:pic xmlns:pic="http://schemas.openxmlformats.org/drawingml/2006/picture">
                          <pic:nvPicPr>
                            <pic:cNvPr id="10" name="Immagine 10" descr="C:\Users\Mariateresa\AppData\Local\Microsoft\Windows\INetCache\Content.Word\PP_P-TiO2_freddo_a2_10KV_06.tif"/>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799590" cy="1353185"/>
                            </a:xfrm>
                            <a:prstGeom prst="rect">
                              <a:avLst/>
                            </a:prstGeom>
                            <a:noFill/>
                            <a:ln>
                              <a:noFill/>
                            </a:ln>
                          </pic:spPr>
                        </pic:pic>
                        <wps:wsp>
                          <wps:cNvPr id="16" name="Casella di testo 16"/>
                          <wps:cNvSpPr txBox="1"/>
                          <wps:spPr>
                            <a:xfrm>
                              <a:off x="1398104" y="26504"/>
                              <a:ext cx="400050" cy="247650"/>
                            </a:xfrm>
                            <a:prstGeom prst="rect">
                              <a:avLst/>
                            </a:prstGeom>
                            <a:noFill/>
                            <a:ln w="6350">
                              <a:noFill/>
                            </a:ln>
                          </wps:spPr>
                          <wps:txbx>
                            <w:txbxContent>
                              <w:p w14:paraId="6A4A5FCB" w14:textId="77777777" w:rsidR="00DA5AA2" w:rsidRPr="00DA5AA2" w:rsidRDefault="00DA5AA2" w:rsidP="00DA5AA2">
                                <w:pPr>
                                  <w:rPr>
                                    <w:b/>
                                  </w:rPr>
                                </w:pPr>
                                <w:r w:rsidRPr="00DA5AA2">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2" name="Immagine 22"/>
                            <pic:cNvPicPr>
                              <a:picLocks noChangeAspect="1"/>
                            </pic:cNvPicPr>
                          </pic:nvPicPr>
                          <pic:blipFill rotWithShape="1">
                            <a:blip r:embed="rId19">
                              <a:extLst>
                                <a:ext uri="{28A0092B-C50C-407E-A947-70E740481C1C}">
                                  <a14:useLocalDpi xmlns:a14="http://schemas.microsoft.com/office/drawing/2010/main" val="0"/>
                                </a:ext>
                              </a:extLst>
                            </a:blip>
                            <a:srcRect t="9628"/>
                            <a:stretch/>
                          </pic:blipFill>
                          <pic:spPr bwMode="auto">
                            <a:xfrm>
                              <a:off x="0" y="1451113"/>
                              <a:ext cx="1799590" cy="1256030"/>
                            </a:xfrm>
                            <a:prstGeom prst="rect">
                              <a:avLst/>
                            </a:prstGeom>
                            <a:ln>
                              <a:noFill/>
                            </a:ln>
                            <a:extLst>
                              <a:ext uri="{53640926-AAD7-44D8-BBD7-CCE9431645EC}">
                                <a14:shadowObscured xmlns:a14="http://schemas.microsoft.com/office/drawing/2010/main"/>
                              </a:ext>
                            </a:extLst>
                          </pic:spPr>
                        </pic:pic>
                        <wps:wsp>
                          <wps:cNvPr id="23" name="Casella di testo 23"/>
                          <wps:cNvSpPr txBox="1"/>
                          <wps:spPr>
                            <a:xfrm>
                              <a:off x="1007165" y="1477617"/>
                              <a:ext cx="534670" cy="295275"/>
                            </a:xfrm>
                            <a:prstGeom prst="rect">
                              <a:avLst/>
                            </a:prstGeom>
                            <a:solidFill>
                              <a:schemeClr val="bg1"/>
                            </a:solidFill>
                            <a:ln w="6350">
                              <a:noFill/>
                            </a:ln>
                          </wps:spPr>
                          <wps:txbx>
                            <w:txbxContent>
                              <w:p w14:paraId="292174CC" w14:textId="77777777" w:rsidR="0010343B" w:rsidRPr="00DA5AA2" w:rsidRDefault="0010343B" w:rsidP="00B305AE">
                                <w:pPr>
                                  <w:jc w:val="right"/>
                                  <w:rPr>
                                    <w:b/>
                                  </w:rPr>
                                </w:pPr>
                                <w:r w:rsidRPr="00DA5AA2">
                                  <w:rPr>
                                    <w:b/>
                                  </w:rPr>
                                  <w:t>(</w:t>
                                </w:r>
                                <w:r w:rsidR="00883FA2">
                                  <w:rPr>
                                    <w:b/>
                                  </w:rPr>
                                  <w:t>c’</w:t>
                                </w:r>
                                <w:r w:rsidRPr="00DA5AA2">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222963F3" id="Gruppo 42" o:spid="_x0000_s1028" style="position:absolute;left:0;text-align:left;margin-left:-2.6pt;margin-top:11.1pt;width:442.2pt;height:220.1pt;z-index:251657728" coordsize="56162,27953" o:gfxdata="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8&#10;f+NfwE+E37RPws0/wT8YvCn/AAmHhjS9Vi1u1s/7Tv8AT/Kv4oZoEl8yzmikOIrmZdpYqd+SMgEA&#10;H5wfst/st/An9tH9hPwL+0v+0v4F/wCFk/G34k/2n/wkfiP+2tU0b+0f7P1C50qz/wBD024t7SLy&#10;7KxtYf3UKbvL3NudmZv0f/Z68U6744/YF+B3jXxTff2p4m8YfD/wzrer3nkxQfa7+7063nuJfLiV&#10;Y03yyO21FVRnAAAAoA9g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rx/41/AT4TftE/CzT/BP&#10;xi8Kf8Jh4Y0vVYtbtbP+07/T/Kv4oZoEl8yzmikOIrmZdpYqd+SMgEAH5wfst/st/An9tH9hPwL+&#10;0v8AtL+Bf+Fk/G34k/2n/wAJH4j/ALa1TRv7R/s/ULnSrP8A0PTbi3tIvLsrG1h/dQpu8vc252Zm&#10;/R/9nrxTrvjj9gX4HeNfFN9/anibxh8P/DOt6veeTFB9rv7vTree4l8uJVjTfLI7bUVVGcAAACgD&#10;2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vH/jX8BPhN+0T8LNP8E/GLwp/wmHhjS9Vi1u1s&#10;/wC07/T/ACr+KGaBJfMs5opDiK5mXaWKnfkjIBAB+cH7Lf7LfwJ/bR/YT8C/tL/tL+Bf+Fk/G34k&#10;/wBp/wDCR+I/7a1TRv7R/s/ULnSrP/Q9NuLe0i8uysbWH91Cm7y9zbnZmb9H/wBnrxTrvjj9gX4H&#10;eNfFN9/anibxh8P/AAzrer3nkxQfa7+7063nuJfLiVY03yyO21FVRnAAAAoA9g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rx/wCNfwE+E37RPws0/wAE/GLwp/wmHhjS9Vi1u1s/7Tv9P8q/ihmg&#10;SXzLOaKQ4iuZl2lip35IyAQAfnB+y3+y38Cf20f2E/Av7S/7S/gX/hZPxt+JP9p/8JH4j/trVNG/&#10;tH+z9QudKs/9D024t7SLy7KxtYf3UKbvL3NudmZv0f8A2evFOu+OP2Bfgd418U339qeJvGHw/wDD&#10;Ot6veeTFB9rv7vTree4l8uJVjTfLI7bUVVGcAAACgD2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vH/jX8BPhN+0T8LNP8E/GLwp/wAJh4Y0vVYtbtbP+07/AE/yr+KGaBJfMs5opDiK5mXaWKnf&#10;kjIBAB+cH7Lf7LfwJ/bR/YT8C/tL/tL+Bf8AhZPxt+JP9p/8JH4j/trVNG/tH+z9QudKs/8AQ9Nu&#10;Le0i8uysbWH91Cm7y9zbnZmb9H/2evFOu+OP2Bfgd418U339qeJvGHw/8M63q955MUH2u/u9Ot57&#10;iXy4lWNN8sjttRVUZwAAAKAPY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8f+NfwE+E37RPw&#10;s0/wT8YvCn/CYeGNL1WLW7Wz/tO/0/yr+KGaBJfMs5opDiK5mXaWKnfkjIBAB+cH7Lf7LfwJ/bR/&#10;YT8C/tL/ALS/gX/hZPxt+JP9p/8ACR+I/wC2tU0b+0f7P1C50qz/AND024t7SLy7KxtYf3UKbvL3&#10;NudmZv0f/Z68U6744/YF+B3jXxTff2p4m8YfD/wzrer3nkxQfa7+7063nuJfLiVY03yyO21FVRnA&#10;AAAoA9g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rx/41/AT4TftE/CzT/BPxi8Kf8Jh4Y0vV&#10;YtbtbP8AtO/0/wAq/ihmgSXzLOaKQ4iuZl2lip35IyAQAfnB+y3+y38Cf20f2E/Av7S/7S/gX/hZ&#10;Pxt+JP8Aaf8AwkfiP+2tU0b+0f7P1C50qz/0PTbi3tIvLsrG1h/dQpu8vc252Zm/R/8AZ68U6744&#10;/YF+B3jXxTff2p4m8YfD/wAM63q955MUH2u/u9Ot57iXy4lWNN8sjttRVUZwAAAKAPY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8f8AjX8BPhN+0T8LNP8ABPxi8Kf8Jh4Y0vVYtbtbP+07/T/K&#10;v4oZoEl8yzmikOIrmZdpYqd+SMgEAH5wfst/st/An9tH9hPwL+0v+0v4F/4WT8bfiT/af/CR+I/7&#10;a1TRv7R/s/ULnSrP/Q9NuLe0i8uysbWH91Cm7y9zbnZmb9H/ANnrxTrvjj9gX4HeNfFN9/anibxh&#10;8P8Awzrer3nkxQfa7+7063nuJfLiVY03yyO21FVRnAAAAoA9g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rx/41/AT4TftE/CzT/BPxi8Kf8ACYeGNL1WLW7Wz/tO/wBP8q/ihmgSXzLOaKQ4iuZl&#10;2lip35IyAQAfnB+y3+y38Cf20f2E/Av7S/7S/gX/AIWT8bfiT/af/CR+I/7a1TRv7R/s/ULnSrP/&#10;AEPTbi3tIvLsrG1h/dQpu8vc252Zm/R/9nrxTrvjj9gX4HeNfFN9/anibxh8P/DOt6veeTFB9rv7&#10;vTree4l8uJVjTfLI7bUVVGcAAACgD2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vn/45/st/&#10;An9pT/hFv+F1eBf+E0/4Qv7b/Y3/ABOtU077H9s8j7R/x5XEO/f9lg+/uxs+XGWyAfAH7Lf7LfwJ&#10;/bR/YT8C/tL/ALS/gX/hZPxt+JP9p/8ACR+I/wC2tU0b+0f7P1C50qz/AND024t7SLy7KxtYf3UK&#10;bvL3NudmZv0f/Z68U6744/YF+B3jXxTff2p4m8YfD/wzrer3nkxQfa7+7063nuJfLiVY03yyO21F&#10;VRnAAAAoA9g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r5/8Ajn+y38Cf2lP+EW/4XV4F/wCE&#10;0/4Qv7b/AGN/xOtU077H9s8j7R/x5XEO/f8AZYPv7sbPlxlsgHwB+y3+y38Cf20f2E/Av7S/7S/g&#10;X/hZPxt+JP8Aaf8AwkfiP+2tU0b+0f7P1C50qz/0PTbi3tIvLsrG1h/dQpu8vc252Zm/R/8AZ68U&#10;6744/YF+B3jXxTff2p4m8YfD/wAM63q955MUH2u/u9Ot57iXy4lWNN8sjttRVUZwAAAKAPY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f8A45/st/An9pT/AIRb/hdXgX/hNP8AhC/tv9jf8TrV&#10;NO+x/bPI+0f8eVxDv3/ZYPv7sbPlxlsgHwB+y3+y38Cf20f2E/Av7S/7S/gX/hZPxt+JP9p/8JH4&#10;j/trVNG/tH+z9QudKs/9D024t7SLy7KxtYf3UKbvL3NudmZv0f8A2evFOu+OP2Bfgd418U339qeJ&#10;vGHw/wDDOt6veeTFB9rv7vTree4l8uJVjTfLI7bUVVGcAAACgD2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vn/45/st/An9pT/hFv8AhdXgX/hNP+EL+2/2N/xOtU077H9s8j7R/wAeVxDv3/ZY&#10;Pv7sbPlxlsgHwB+y3+y38Cf20f2E/Av7S/7S/gX/AIWT8bfiT/af/CR+I/7a1TRv7R/s/ULnSrP/&#10;AEPTbi3tIvLsrG1h/dQpu8vc252Zm/R/9nrxTrvjj9gX4HeNfFN9/anibxh8P/DOt6veeTFB9rv7&#10;vTree4l8uJVjTfLI7bUVVGcAAACgD2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&#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c/4s8LaD44&#10;+FniXwT4psP7U8MeMNKvNE1ez86WD7XYXcLwXEXmRMsib4pHXcjKwzkEEA0AfmB+xf8AAT4TftMf&#10;sz/CD9sz43eFP+E1/aT1nVZ9bvPGH9p3+m+df6Jq09jpcv8AZ9lNDYL5NvptlHtW3Cv5W6QOzOW/&#10;V+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vP8A&#10;4o/C3wJ8aPgTrnwz+Jehf8JL4I8S/Zf7S037bdWf2n7PcRXUP762kjmXbNBE/wArrnbg5UkEA/OD&#10;9i/4CfCb9pj9mf4QftmfG7wp/wAJr+0nrOqz63eeMP7Tv9N86/0TVp7HS5f7PspobBfJt9Nso9q2&#10;4V/K3SB2Zy36v0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ef8AxR+FvgT40fAnXPhn8S9C&#10;/wCEl8EeJfsv9pab9turP7T9nuIrqH99bSRzLtmgif5XXO3BypIIB+cH7F/wE+E37TH7M/wg/bM+&#10;N3hT/hNf2k9Z1WfW7zxh/ad/pvnX+iatPY6XL/Z9lNDYL5NvptlHtW3Cv5W6QOzOW/V+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vP/AIo/&#10;C3wJ8aPgTrnwz+Jehf8ACS+CPEv2X+0tN+23Vn9p+z3EV1D++tpI5l2zQRP8rrnbg5UkEA/MD9lv&#10;9lv4E/to/sJ+Bf2l/wBpfwL/AMLJ+NvxJ/tP/hI/Ef8AbWqaN/aP9n6hc6VZ/wCh6bcW9pF5dlY2&#10;sP7qFN3l7m3OzM36/wB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Xn/AMUfhb4E+NHwJ1z4&#10;Z/EvQv8AhJfBHiX7L/aWm/bbqz+0/Z7iK6h/fW0kcy7ZoIn+V1ztwcqSCAfmB+y3+y38Cf20f2E/&#10;Av7S/wC0v4F/4WT8bfiT/af/AAkfiP8AtrVNG/tH+z9QudKs/wDQ9NuLe0i8uysbWH91Cm7y9zbn&#10;Zmb9f6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vH/jX8BPhN+0T8LNP8E/GLwp/wAJh4Y0&#10;vVYtbtbP+07/AE/yr+KGaBJfMs5opDiK5mXaWKnfkjIBAB+cH7Lf7LfwJ/bR/YT8C/tL/tL+Bf8A&#10;hZPxt+JP9p/8JH4j/trVNG/tH+z9QudKs/8AQ9NuLe0i8uysbWH91Cm7y9zbnZmb9f6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vH/AI1/AT4TftE/CzT/AAT8YvCn/CYeGNL1WLW7Wz/tO/0/&#10;yr+KGaBJfMs5opDiK5mXaWKnfkjIBAB+cH7Lf7LfwJ/bR/YT8C/tL/tL+Bf+Fk/G34k/2n/wkfiP&#10;+2tU0b+0f7P1C50qz/0PTbi3tIvLsrG1h/dQpu8vc252Zm/X+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rx/41/AT4TftE/CzT/BPxi8Kf8Jh4Y0vVYtbtbP8AtO/0/wAq/ihmgSXzLOaKQ4iu&#10;Zl2lip35IyAQAfnB+y3+y38Cf20f2E/Av7S/7S/gX/hZPxt+JP8Aaf8AwkfiP+2tU0b+0f7P1C50&#10;qz/0PTbi3tIvLsrG1h/dQpu8vc252Zm/X+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rx/4&#10;1/AT4TftE/CzT/BPxi8Kf8Jh4Y0vVYtbtbP+07/T/Kv4oZoEl8yzmikOIrmZdpYqd+SMgEAH5wfs&#10;t/st/An9tH9hPwL+0v8AtL+Bf+Fk/G34k/2n/wAJH4j/ALa1TRv7R/s/ULnSrP8A0PTbi3tIvLsr&#10;G1h/dQpu8vc252Zm/X+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rx/41/AT4TftE/CzT/B&#10;Pxi8Kf8ACYeGNL1WLW7Wz/tO/wBP8q/ihmgSXzLOaKQ4iuZl2lip35IyAQAfnB+y3+y38Cf20f2E&#10;/Av7S/7S/gX/AIWT8bfiT/af/CR+I/7a1TRv7R/s/ULnSrP/AEPTbi3tIvLsrG1h/dQpu8vc252Z&#10;m/X+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">
                <v:group id="Gruppo 39" o:spid="_x0000_s1029" style="position:absolute;width:18365;height:27953" coordsize="18365,279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Immagine 36" o:spid="_x0000_s1030" type="#_x0000_t75" style="position:absolute;top:15107;width:18103;height:12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">
                    <v:imagedata r:id="rId20" o:title=""/>
                  </v:shape>
                  <v:shape id="Immagine 7" o:spid="_x0000_s1031" type="#_x0000_t75" alt="PP_01" style="position:absolute;left:331;width:18034;height:13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">
                    <v:imagedata r:id="rId21" o:title="PP_01"/>
                  </v:shape>
                  <v:shape id="Casella di testo 14" o:spid="_x0000_s1032" type="#_x0000_t202" style="position:absolute;left:14179;top:397;width:4001;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ByMxAAAANsAAAAPAAAAZHJzL2Rvd25yZXYueG1sRE9Na8JA&#10;EL0X/A/LCN7qpmI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KssHIzEAAAA2wAAAA8A&#10;AAAAAAAAAAAAAAAABwIAAGRycy9kb3ducmV2LnhtbFBLBQYAAAAAAwADALcAAAD4AgAAAAA=&#10;" filled="f" stroked="f" strokeweight=".5pt">
                    <v:textbox>
                      <w:txbxContent>
                        <w:p w14:paraId="2F6E94E3" w14:textId="77777777" w:rsidR="00DA5AA2" w:rsidRPr="00DA5AA2" w:rsidRDefault="00DA5AA2">
                          <w:pPr>
                            <w:rPr>
                              <w:b/>
                            </w:rPr>
                          </w:pPr>
                          <w:r w:rsidRPr="00DA5AA2">
                            <w:rPr>
                              <w:b/>
                            </w:rPr>
                            <w:t>(a)</w:t>
                          </w:r>
                        </w:p>
                      </w:txbxContent>
                    </v:textbox>
                  </v:shape>
                  <v:shape id="Casella di testo 19" o:spid="_x0000_s1033" type="#_x0000_t202" style="position:absolute;left:13053;top:15240;width:4000;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" fillcolor="white [3212]" stroked="f" strokeweight=".5pt">
                    <v:textbox>
                      <w:txbxContent>
                        <w:p w14:paraId="39F340FF" w14:textId="77777777" w:rsidR="00DA5AA2" w:rsidRPr="00DA5AA2" w:rsidRDefault="00DA5AA2" w:rsidP="00B305AE">
                          <w:pPr>
                            <w:jc w:val="right"/>
                            <w:rPr>
                              <w:b/>
                            </w:rPr>
                          </w:pPr>
                          <w:r w:rsidRPr="00DA5AA2">
                            <w:rPr>
                              <w:b/>
                            </w:rPr>
                            <w:t>(</w:t>
                          </w:r>
                          <w:r w:rsidR="00883FA2">
                            <w:rPr>
                              <w:b/>
                            </w:rPr>
                            <w:t>a’</w:t>
                          </w:r>
                          <w:r w:rsidRPr="00DA5AA2">
                            <w:rPr>
                              <w:b/>
                            </w:rPr>
                            <w:t>)</w:t>
                          </w:r>
                        </w:p>
                      </w:txbxContent>
                    </v:textbox>
                  </v:shape>
                </v:group>
                <v:group id="Gruppo 41" o:spid="_x0000_s1034" style="position:absolute;left:19215;top:66;width:18195;height:27652" coordsize="18194,27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shape id="Immagine 40" o:spid="_x0000_s1035" type="#_x0000_t75" style="position:absolute;width:18103;height:13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">
                    <v:imagedata r:id="rId22" o:title=""/>
                  </v:shape>
                  <v:shape id="Casella di testo 15" o:spid="_x0000_s1036" type="#_x0000_t202" style="position:absolute;left:13848;top:530;width:4001;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" filled="f" stroked="f" strokeweight=".5pt">
                    <v:textbox>
                      <w:txbxContent>
                        <w:p w14:paraId="659FBD21" w14:textId="77777777" w:rsidR="00DA5AA2" w:rsidRPr="00DA5AA2" w:rsidRDefault="00DA5AA2" w:rsidP="00DA5AA2">
                          <w:pPr>
                            <w:rPr>
                              <w:b/>
                            </w:rPr>
                          </w:pPr>
                          <w:r w:rsidRPr="00DA5AA2">
                            <w:rPr>
                              <w:b/>
                            </w:rPr>
                            <w:t>(</w:t>
                          </w:r>
                          <w:r w:rsidR="00E577FF">
                            <w:rPr>
                              <w:b/>
                            </w:rPr>
                            <w:t>b</w:t>
                          </w:r>
                          <w:r w:rsidRPr="00DA5AA2">
                            <w:rPr>
                              <w:b/>
                            </w:rPr>
                            <w:t>)</w:t>
                          </w:r>
                        </w:p>
                      </w:txbxContent>
                    </v:textbox>
                  </v:shape>
                  <v:shape id="Immagine 20" o:spid="_x0000_s1037" type="#_x0000_t75" style="position:absolute;left:198;top:15041;width:17996;height:12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">
                    <v:imagedata r:id="rId23" o:title="" croptop="6080f"/>
                  </v:shape>
                  <v:shape id="Casella di testo 21" o:spid="_x0000_s1038" type="#_x0000_t202" style="position:absolute;left:10204;top:14908;width:5346;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" fillcolor="white [3212]" stroked="f" strokeweight=".5pt">
                    <v:textbox>
                      <w:txbxContent>
                        <w:p w14:paraId="55D2BFF9" w14:textId="77777777" w:rsidR="0010343B" w:rsidRPr="00DA5AA2" w:rsidRDefault="0010343B" w:rsidP="00B305AE">
                          <w:pPr>
                            <w:jc w:val="right"/>
                            <w:rPr>
                              <w:b/>
                            </w:rPr>
                          </w:pPr>
                          <w:r w:rsidRPr="00DA5AA2">
                            <w:rPr>
                              <w:b/>
                            </w:rPr>
                            <w:t>(</w:t>
                          </w:r>
                          <w:r w:rsidR="00883FA2">
                            <w:rPr>
                              <w:b/>
                            </w:rPr>
                            <w:t>b’</w:t>
                          </w:r>
                          <w:r w:rsidRPr="00DA5AA2">
                            <w:rPr>
                              <w:b/>
                            </w:rPr>
                            <w:t>)</w:t>
                          </w:r>
                        </w:p>
                      </w:txbxContent>
                    </v:textbox>
                  </v:shape>
                </v:group>
                <v:group id="Gruppo 35" o:spid="_x0000_s1039" style="position:absolute;left:38166;top:198;width:17996;height:27072" coordsize="17995,270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Immagine 10" o:spid="_x0000_s1040" type="#_x0000_t75" style="position:absolute;width:17995;height:13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">
                    <v:imagedata r:id="rId24" o:title="PP_P-TiO2_freddo_a2_10KV_06"/>
                  </v:shape>
                  <v:shape id="Casella di testo 16" o:spid="_x0000_s1041" type="#_x0000_t202" style="position:absolute;left:13981;top:265;width:4000;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" filled="f" stroked="f" strokeweight=".5pt">
                    <v:textbox>
                      <w:txbxContent>
                        <w:p w14:paraId="6A4A5FCB" w14:textId="77777777" w:rsidR="00DA5AA2" w:rsidRPr="00DA5AA2" w:rsidRDefault="00DA5AA2" w:rsidP="00DA5AA2">
                          <w:pPr>
                            <w:rPr>
                              <w:b/>
                            </w:rPr>
                          </w:pPr>
                          <w:r w:rsidRPr="00DA5AA2">
                            <w:rPr>
                              <w:b/>
                            </w:rPr>
                            <w:t>(c)</w:t>
                          </w:r>
                        </w:p>
                      </w:txbxContent>
                    </v:textbox>
                  </v:shape>
                  <v:shape id="Immagine 22" o:spid="_x0000_s1042" type="#_x0000_t75" style="position:absolute;top:14511;width:17995;height:12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">
                    <v:imagedata r:id="rId25" o:title="" croptop="6310f"/>
                  </v:shape>
                  <v:shape id="Casella di testo 23" o:spid="_x0000_s1043" type="#_x0000_t202" style="position:absolute;left:10071;top:14776;width:5347;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" fillcolor="white [3212]" stroked="f" strokeweight=".5pt">
                    <v:textbox>
                      <w:txbxContent>
                        <w:p w14:paraId="292174CC" w14:textId="77777777" w:rsidR="0010343B" w:rsidRPr="00DA5AA2" w:rsidRDefault="0010343B" w:rsidP="00B305AE">
                          <w:pPr>
                            <w:jc w:val="right"/>
                            <w:rPr>
                              <w:b/>
                            </w:rPr>
                          </w:pPr>
                          <w:r w:rsidRPr="00DA5AA2">
                            <w:rPr>
                              <w:b/>
                            </w:rPr>
                            <w:t>(</w:t>
                          </w:r>
                          <w:r w:rsidR="00883FA2">
                            <w:rPr>
                              <w:b/>
                            </w:rPr>
                            <w:t>c’</w:t>
                          </w:r>
                          <w:r w:rsidRPr="00DA5AA2">
                            <w:rPr>
                              <w:b/>
                            </w:rPr>
                            <w:t>)</w:t>
                          </w:r>
                        </w:p>
                      </w:txbxContent>
                    </v:textbox>
                  </v:shape>
                </v:group>
                <w10:wrap type="topAndBottom"/>
              </v:group>
            </w:pict>
          </mc:Fallback>
        </mc:AlternateContent>
      </w:r>
    </w:p>
    <w:p w14:paraId="7A332378" w14:textId="77777777" w:rsidR="007B7BBA" w:rsidRDefault="000C5E62" w:rsidP="000C5E62">
      <w:pPr>
        <w:pStyle w:val="CETBodytextItalic"/>
      </w:pPr>
      <w:r>
        <w:t>Figure 2: SEM image</w:t>
      </w:r>
      <w:r w:rsidR="0002498A">
        <w:t>s</w:t>
      </w:r>
      <w:r>
        <w:t xml:space="preserve"> </w:t>
      </w:r>
      <w:r w:rsidR="00883FA2">
        <w:t>and EDX spectra</w:t>
      </w:r>
      <w:r w:rsidR="0053624D">
        <w:t xml:space="preserve"> (in the range 0-5 keV)</w:t>
      </w:r>
      <w:r w:rsidR="00883FA2">
        <w:t xml:space="preserve"> </w:t>
      </w:r>
      <w:r>
        <w:t xml:space="preserve">of </w:t>
      </w:r>
      <w:r w:rsidR="003C4291">
        <w:t>PP</w:t>
      </w:r>
      <w:r w:rsidR="00883FA2">
        <w:t xml:space="preserve"> [(a), (a’)]</w:t>
      </w:r>
      <w:r w:rsidR="003C4291">
        <w:t>,</w:t>
      </w:r>
      <w:r w:rsidR="003E3377" w:rsidRPr="003E3377">
        <w:t xml:space="preserve"> </w:t>
      </w:r>
      <w:r w:rsidR="003C4291">
        <w:t>TiO</w:t>
      </w:r>
      <w:r w:rsidR="003C4291" w:rsidRPr="00FC395B">
        <w:rPr>
          <w:vertAlign w:val="subscript"/>
        </w:rPr>
        <w:t>2</w:t>
      </w:r>
      <w:r w:rsidR="003C4291">
        <w:t>/PP</w:t>
      </w:r>
      <w:r w:rsidR="00883FA2">
        <w:t xml:space="preserve"> [(b), (b’)]</w:t>
      </w:r>
      <w:r w:rsidR="003C4291">
        <w:t xml:space="preserve"> and </w:t>
      </w:r>
      <w:r w:rsidR="007B7BBA">
        <w:t>P-</w:t>
      </w:r>
      <w:r>
        <w:t>TiO</w:t>
      </w:r>
      <w:r w:rsidRPr="000C5E62">
        <w:rPr>
          <w:vertAlign w:val="subscript"/>
        </w:rPr>
        <w:t>2</w:t>
      </w:r>
      <w:r>
        <w:t>/PP</w:t>
      </w:r>
      <w:bookmarkStart w:id="5" w:name="_Hlk124502389"/>
      <w:r w:rsidR="0061081B">
        <w:t xml:space="preserve"> [(c), (c’)].</w:t>
      </w:r>
    </w:p>
    <w:bookmarkEnd w:id="4"/>
    <w:p w14:paraId="16E4AA08" w14:textId="77777777" w:rsidR="008111EA" w:rsidRPr="008F6AAF" w:rsidRDefault="008111EA" w:rsidP="000C5E62">
      <w:pPr>
        <w:pStyle w:val="CETBodytextItalic"/>
      </w:pPr>
    </w:p>
    <w:bookmarkEnd w:id="5"/>
    <w:p w14:paraId="5D5BBD10" w14:textId="77777777" w:rsidR="00ED156B" w:rsidRPr="00ED156B" w:rsidRDefault="00ED156B" w:rsidP="006A2576">
      <w:pPr>
        <w:pStyle w:val="CETheadingx"/>
      </w:pPr>
      <w:r>
        <w:t xml:space="preserve">Photocatalytic activity </w:t>
      </w:r>
    </w:p>
    <w:p w14:paraId="2370E595" w14:textId="77777777" w:rsidR="00F1292B" w:rsidRPr="00B14678" w:rsidRDefault="00A406EF" w:rsidP="00F1292B">
      <w:pPr>
        <w:pStyle w:val="CETBodytext"/>
        <w:rPr>
          <w:color w:val="000000" w:themeColor="text1"/>
          <w:lang w:val="en-GB"/>
        </w:rPr>
      </w:pPr>
      <w:r w:rsidRPr="00A406EF">
        <w:t xml:space="preserve">The photocatalytic activity of the samples was evaluated in MB discoloration under UV and visible </w:t>
      </w:r>
      <w:r w:rsidR="00CA4799">
        <w:t xml:space="preserve">light </w:t>
      </w:r>
      <w:r w:rsidRPr="00A406EF">
        <w:t xml:space="preserve">irradiation (Figure 3). Sample-free control tests were performed to verify the contribution of light sources (photolysis) and demonstrated that the MB concentration did not change significantly during the overall test time (3% under UV light and 12% under Vis </w:t>
      </w:r>
      <w:r w:rsidR="00400DB2" w:rsidRPr="00A406EF">
        <w:t>light)</w:t>
      </w:r>
      <w:r w:rsidRPr="00A406EF">
        <w:t>. Considering the TiO</w:t>
      </w:r>
      <w:r w:rsidRPr="00EE0E56">
        <w:rPr>
          <w:vertAlign w:val="subscript"/>
        </w:rPr>
        <w:t>2</w:t>
      </w:r>
      <w:r w:rsidRPr="00A406EF">
        <w:t xml:space="preserve"> samples, the powder has a high photocatalytic activity </w:t>
      </w:r>
      <w:r w:rsidR="00D43473">
        <w:t>under UV light (Figure 3a)</w:t>
      </w:r>
      <w:r w:rsidRPr="00A406EF">
        <w:t>, as it leads to 9</w:t>
      </w:r>
      <w:r w:rsidR="00927BC6">
        <w:t>7</w:t>
      </w:r>
      <w:r w:rsidRPr="00A406EF">
        <w:t xml:space="preserve">% discoloration after 240 </w:t>
      </w:r>
      <w:r w:rsidR="00D43473">
        <w:t>min</w:t>
      </w:r>
      <w:r w:rsidRPr="00A406EF">
        <w:t xml:space="preserve"> of UV irradiation</w:t>
      </w:r>
      <w:r w:rsidR="00D43473">
        <w:t>.</w:t>
      </w:r>
      <w:r w:rsidRPr="00A406EF">
        <w:t xml:space="preserve"> </w:t>
      </w:r>
      <w:r w:rsidR="00D43473">
        <w:t>Also</w:t>
      </w:r>
      <w:r w:rsidR="008111EA">
        <w:t>,</w:t>
      </w:r>
      <w:r w:rsidR="00D43473">
        <w:t xml:space="preserve"> the TiO2/PP film showed a significant photoactivity under UV light, since </w:t>
      </w:r>
      <w:r w:rsidRPr="00A406EF">
        <w:t xml:space="preserve">85% </w:t>
      </w:r>
      <w:r w:rsidR="00D43473">
        <w:t xml:space="preserve">of MB </w:t>
      </w:r>
      <w:r w:rsidRPr="00A406EF">
        <w:t>discoloration</w:t>
      </w:r>
      <w:r w:rsidR="00D43473">
        <w:t xml:space="preserve"> was achieved at the end of irradiation time</w:t>
      </w:r>
      <w:r w:rsidRPr="00A406EF">
        <w:t xml:space="preserve">. The result </w:t>
      </w:r>
      <w:r w:rsidR="00C633C4">
        <w:t xml:space="preserve">under visible light (Figure 3b) </w:t>
      </w:r>
      <w:r w:rsidRPr="00A406EF">
        <w:t>showed that</w:t>
      </w:r>
      <w:r w:rsidR="00C633C4">
        <w:t>,</w:t>
      </w:r>
      <w:r w:rsidRPr="00A406EF">
        <w:t xml:space="preserve"> by using P-TiO</w:t>
      </w:r>
      <w:r w:rsidRPr="00EE0E56">
        <w:rPr>
          <w:vertAlign w:val="subscript"/>
        </w:rPr>
        <w:t>2</w:t>
      </w:r>
      <w:r w:rsidRPr="00A406EF">
        <w:t xml:space="preserve"> </w:t>
      </w:r>
      <w:r w:rsidR="00D43473">
        <w:t xml:space="preserve">in </w:t>
      </w:r>
      <w:r w:rsidRPr="00A406EF">
        <w:t xml:space="preserve">powder </w:t>
      </w:r>
      <w:r w:rsidR="00D43473">
        <w:t>form</w:t>
      </w:r>
      <w:r w:rsidR="00C633C4">
        <w:t>, the</w:t>
      </w:r>
      <w:r w:rsidR="00D43473">
        <w:t xml:space="preserve"> </w:t>
      </w:r>
      <w:r w:rsidRPr="00A406EF">
        <w:t xml:space="preserve">almost total </w:t>
      </w:r>
      <w:r w:rsidR="00C633C4">
        <w:t xml:space="preserve">MB </w:t>
      </w:r>
      <w:r w:rsidRPr="00A406EF">
        <w:t xml:space="preserve">discoloration (95%) was obtained after 240 </w:t>
      </w:r>
      <w:r w:rsidR="00C633C4">
        <w:t>min</w:t>
      </w:r>
      <w:r w:rsidRPr="00A406EF">
        <w:t xml:space="preserve"> while the MB discoloration was </w:t>
      </w:r>
      <w:r w:rsidR="00927BC6">
        <w:t>63</w:t>
      </w:r>
      <w:r w:rsidRPr="00A406EF">
        <w:t xml:space="preserve">% </w:t>
      </w:r>
      <w:r w:rsidR="00C633C4">
        <w:t>with</w:t>
      </w:r>
      <w:r w:rsidRPr="00A406EF">
        <w:t xml:space="preserve"> P-TiO</w:t>
      </w:r>
      <w:r w:rsidRPr="00EE0E56">
        <w:rPr>
          <w:vertAlign w:val="subscript"/>
        </w:rPr>
        <w:t>2</w:t>
      </w:r>
      <w:r w:rsidRPr="00A406EF">
        <w:t>/PP sample</w:t>
      </w:r>
      <w:r w:rsidR="00C633C4">
        <w:t xml:space="preserve"> after the same irradiation time</w:t>
      </w:r>
      <w:r w:rsidRPr="00A406EF">
        <w:t>.</w:t>
      </w:r>
      <w:r w:rsidR="00F1292B" w:rsidRPr="00F1292B">
        <w:rPr>
          <w:i/>
        </w:rPr>
        <w:t xml:space="preserve"> </w:t>
      </w:r>
      <w:r w:rsidR="00F1292B" w:rsidRPr="00F1292B">
        <w:rPr>
          <w:lang w:val="en-GB"/>
        </w:rPr>
        <w:t xml:space="preserve">As regards the rate constants for the degradation of MB, they were found to be higher by an order of magnitude for the </w:t>
      </w:r>
      <w:r w:rsidR="00F1292B" w:rsidRPr="00B14678">
        <w:rPr>
          <w:color w:val="000000" w:themeColor="text1"/>
          <w:lang w:val="en-GB"/>
        </w:rPr>
        <w:t>photoactivated films with respect to the corresponding powders (Figure 4).</w:t>
      </w:r>
    </w:p>
    <w:p w14:paraId="3D2445A5" w14:textId="09142513" w:rsidR="00BF43E8" w:rsidRDefault="00E379A8" w:rsidP="00F1292B">
      <w:pPr>
        <w:pStyle w:val="CETBodytext"/>
        <w:rPr>
          <w:rFonts w:eastAsia="Calibri"/>
          <w:color w:val="000000" w:themeColor="text1"/>
        </w:rPr>
      </w:pPr>
      <w:r w:rsidRPr="00B14678">
        <w:rPr>
          <w:rFonts w:eastAsia="Calibri"/>
          <w:color w:val="000000" w:themeColor="text1"/>
        </w:rPr>
        <w:t>The photocatalytic activities of doped TiO</w:t>
      </w:r>
      <w:r w:rsidRPr="00B14678">
        <w:rPr>
          <w:rFonts w:eastAsia="Calibri"/>
          <w:color w:val="000000" w:themeColor="text1"/>
          <w:vertAlign w:val="subscript"/>
        </w:rPr>
        <w:t>2</w:t>
      </w:r>
      <w:r w:rsidRPr="00B14678">
        <w:rPr>
          <w:rFonts w:eastAsia="Calibri"/>
          <w:color w:val="000000" w:themeColor="text1"/>
        </w:rPr>
        <w:t xml:space="preserve"> coated on polymeric materials obtained by different methods it is difficult to compare from one work to another due to the different experimental conditions. However, considering the sample area and dye concentration, the rate constants for MB dye degradation of our work are relatively high</w:t>
      </w:r>
      <w:r w:rsidR="00B14678" w:rsidRPr="00B14678">
        <w:rPr>
          <w:rFonts w:eastAsia="Calibri"/>
          <w:color w:val="000000" w:themeColor="text1"/>
        </w:rPr>
        <w:t xml:space="preserve"> </w:t>
      </w:r>
      <w:r w:rsidR="00B14678" w:rsidRPr="00B14678">
        <w:rPr>
          <w:rFonts w:eastAsia="Calibri"/>
          <w:color w:val="000000" w:themeColor="text1"/>
        </w:rPr>
        <w:fldChar w:fldCharType="begin"/>
      </w:r>
      <w:r w:rsidR="00B14678" w:rsidRPr="00B14678">
        <w:rPr>
          <w:rFonts w:eastAsia="Calibri"/>
          <w:color w:val="000000" w:themeColor="text1"/>
        </w:rPr>
        <w:instrText xml:space="preserve"> ADDIN ZOTERO_ITEM CSL_CITATION {"citationID":"r5U17HBS","properties":{"formattedCitation":"(Singh, Mahalingam, e Singh 2013)","plainCitation":"(Singh, Mahalingam, e Singh 2013)","noteIndex":0},"citationItems":[{"id":45,"uris":["http://zotero.org/users/8681344/items/K3UT43FN"],"itemData":{"id":45,"type":"article-journal","container-title":"Applied Catalysis A: General","DOI":"10.1016/j.apcata.2013.04.039","ISSN":"0926860X","journalAbbreviation":"Applied Catalysis A: General","language":"en","page":"178-195","source":"DOI.org (Crossref)","title":"Polymer-supported titanium dioxide photocatalysts for environmental remediation: A review","title-short":"Polymer-supported titanium dioxide photocatalysts for environmental remediation","volume":"462-463","author":[{"family":"Singh","given":"Seema"},{"family":"Mahalingam","given":"Hari"},{"family":"Singh","given":"Pramod Kumar"}],"issued":{"date-parts":[["2013",7]]}}}],"schema":"https://github.com/citation-style-language/schema/raw/master/csl-citation.json"} </w:instrText>
      </w:r>
      <w:r w:rsidR="00B14678" w:rsidRPr="00B14678">
        <w:rPr>
          <w:rFonts w:eastAsia="Calibri"/>
          <w:color w:val="000000" w:themeColor="text1"/>
        </w:rPr>
        <w:fldChar w:fldCharType="separate"/>
      </w:r>
      <w:r w:rsidR="00B14678" w:rsidRPr="00B14678">
        <w:rPr>
          <w:rFonts w:eastAsia="Calibri" w:cs="Arial"/>
          <w:color w:val="000000" w:themeColor="text1"/>
        </w:rPr>
        <w:t>(Singh, Mahalingam, e Singh 2013)</w:t>
      </w:r>
      <w:r w:rsidR="00B14678" w:rsidRPr="00B14678">
        <w:rPr>
          <w:rFonts w:eastAsia="Calibri"/>
          <w:color w:val="000000" w:themeColor="text1"/>
        </w:rPr>
        <w:fldChar w:fldCharType="end"/>
      </w:r>
      <w:r w:rsidR="00B14678" w:rsidRPr="00B14678">
        <w:rPr>
          <w:rFonts w:eastAsia="Calibri"/>
          <w:color w:val="000000" w:themeColor="text1"/>
        </w:rPr>
        <w:t>.</w:t>
      </w:r>
    </w:p>
    <w:p w14:paraId="64DF113B" w14:textId="77777777" w:rsidR="00C4380D" w:rsidRPr="00B14678" w:rsidRDefault="00C4380D" w:rsidP="00F1292B">
      <w:pPr>
        <w:pStyle w:val="CETBodytext"/>
        <w:rPr>
          <w:color w:val="000000" w:themeColor="text1"/>
        </w:rPr>
      </w:pPr>
    </w:p>
    <w:p w14:paraId="33908D7B" w14:textId="77777777" w:rsidR="000C5E62" w:rsidRDefault="00D44DC7" w:rsidP="00ED156B">
      <w:pPr>
        <w:pStyle w:val="CETCaption"/>
      </w:pPr>
      <w:r>
        <w:rPr>
          <w:noProof/>
          <w:lang w:val="it-IT" w:eastAsia="it-IT"/>
        </w:rPr>
        <w:lastRenderedPageBreak/>
        <mc:AlternateContent>
          <mc:Choice Requires="wps">
            <w:drawing>
              <wp:anchor distT="0" distB="0" distL="114300" distR="114300" simplePos="0" relativeHeight="251663872" behindDoc="0" locked="0" layoutInCell="1" allowOverlap="1" wp14:anchorId="08460F5A" wp14:editId="02C7A6C6">
                <wp:simplePos x="0" y="0"/>
                <wp:positionH relativeFrom="column">
                  <wp:posOffset>5225143</wp:posOffset>
                </wp:positionH>
                <wp:positionV relativeFrom="paragraph">
                  <wp:posOffset>446516</wp:posOffset>
                </wp:positionV>
                <wp:extent cx="123825" cy="111370"/>
                <wp:effectExtent l="0" t="0" r="9525" b="3175"/>
                <wp:wrapNone/>
                <wp:docPr id="11" name="Casella di testo 11"/>
                <wp:cNvGraphicFramePr/>
                <a:graphic xmlns:a="http://schemas.openxmlformats.org/drawingml/2006/main">
                  <a:graphicData uri="http://schemas.microsoft.com/office/word/2010/wordprocessingShape">
                    <wps:wsp>
                      <wps:cNvSpPr txBox="1"/>
                      <wps:spPr>
                        <a:xfrm>
                          <a:off x="0" y="0"/>
                          <a:ext cx="123825" cy="111370"/>
                        </a:xfrm>
                        <a:prstGeom prst="rect">
                          <a:avLst/>
                        </a:prstGeom>
                        <a:solidFill>
                          <a:sysClr val="window" lastClr="FFFFFF"/>
                        </a:solidFill>
                        <a:ln w="6350">
                          <a:noFill/>
                        </a:ln>
                      </wps:spPr>
                      <wps:txbx>
                        <w:txbxContent>
                          <w:p w14:paraId="7206D9E2" w14:textId="77777777" w:rsidR="00D44DC7" w:rsidRPr="00DA5AA2" w:rsidRDefault="00D44DC7" w:rsidP="00D44DC7">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460F5A" id="Casella di testo 11" o:spid="_x0000_s1044" type="#_x0000_t202" style="position:absolute;left:0;text-align:left;margin-left:411.45pt;margin-top:35.15pt;width:9.75pt;height:8.7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" fillcolor="window" stroked="f" strokeweight=".5pt">
                <v:textbox>
                  <w:txbxContent>
                    <w:p w14:paraId="7206D9E2" w14:textId="77777777" w:rsidR="00D44DC7" w:rsidRPr="00DA5AA2" w:rsidRDefault="00D44DC7" w:rsidP="00D44DC7">
                      <w:pPr>
                        <w:rPr>
                          <w:b/>
                        </w:rPr>
                      </w:pPr>
                    </w:p>
                  </w:txbxContent>
                </v:textbox>
              </v:shape>
            </w:pict>
          </mc:Fallback>
        </mc:AlternateContent>
      </w:r>
      <w:r>
        <w:rPr>
          <w:noProof/>
          <w:lang w:val="it-IT" w:eastAsia="it-IT"/>
        </w:rPr>
        <mc:AlternateContent>
          <mc:Choice Requires="wps">
            <w:drawing>
              <wp:anchor distT="0" distB="0" distL="114300" distR="114300" simplePos="0" relativeHeight="251662848" behindDoc="0" locked="0" layoutInCell="1" allowOverlap="1" wp14:anchorId="40559A73" wp14:editId="2F13012D">
                <wp:simplePos x="0" y="0"/>
                <wp:positionH relativeFrom="column">
                  <wp:posOffset>2441812</wp:posOffset>
                </wp:positionH>
                <wp:positionV relativeFrom="paragraph">
                  <wp:posOffset>448519</wp:posOffset>
                </wp:positionV>
                <wp:extent cx="123825" cy="111370"/>
                <wp:effectExtent l="0" t="0" r="9525" b="3175"/>
                <wp:wrapNone/>
                <wp:docPr id="9" name="Casella di testo 9"/>
                <wp:cNvGraphicFramePr/>
                <a:graphic xmlns:a="http://schemas.openxmlformats.org/drawingml/2006/main">
                  <a:graphicData uri="http://schemas.microsoft.com/office/word/2010/wordprocessingShape">
                    <wps:wsp>
                      <wps:cNvSpPr txBox="1"/>
                      <wps:spPr>
                        <a:xfrm>
                          <a:off x="0" y="0"/>
                          <a:ext cx="123825" cy="111370"/>
                        </a:xfrm>
                        <a:prstGeom prst="rect">
                          <a:avLst/>
                        </a:prstGeom>
                        <a:solidFill>
                          <a:sysClr val="window" lastClr="FFFFFF"/>
                        </a:solidFill>
                        <a:ln w="6350">
                          <a:noFill/>
                        </a:ln>
                      </wps:spPr>
                      <wps:txbx>
                        <w:txbxContent>
                          <w:p w14:paraId="6AA8E01A" w14:textId="77777777" w:rsidR="00D44DC7" w:rsidRPr="00DA5AA2" w:rsidRDefault="00D44DC7" w:rsidP="00D44DC7">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559A73" id="Casella di testo 9" o:spid="_x0000_s1045" type="#_x0000_t202" style="position:absolute;left:0;text-align:left;margin-left:192.25pt;margin-top:35.3pt;width:9.75pt;height:8.7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" fillcolor="window" stroked="f" strokeweight=".5pt">
                <v:textbox>
                  <w:txbxContent>
                    <w:p w14:paraId="6AA8E01A" w14:textId="77777777" w:rsidR="00D44DC7" w:rsidRPr="00DA5AA2" w:rsidRDefault="00D44DC7" w:rsidP="00D44DC7">
                      <w:pPr>
                        <w:rPr>
                          <w:b/>
                        </w:rPr>
                      </w:pPr>
                    </w:p>
                  </w:txbxContent>
                </v:textbox>
              </v:shape>
            </w:pict>
          </mc:Fallback>
        </mc:AlternateContent>
      </w:r>
      <w:r>
        <w:rPr>
          <w:noProof/>
          <w:lang w:val="it-IT" w:eastAsia="it-IT"/>
        </w:rPr>
        <mc:AlternateContent>
          <mc:Choice Requires="wps">
            <w:drawing>
              <wp:anchor distT="0" distB="0" distL="114300" distR="114300" simplePos="0" relativeHeight="251661824" behindDoc="0" locked="0" layoutInCell="1" allowOverlap="1" wp14:anchorId="0720EC33" wp14:editId="151213A2">
                <wp:simplePos x="0" y="0"/>
                <wp:positionH relativeFrom="column">
                  <wp:posOffset>3143250</wp:posOffset>
                </wp:positionH>
                <wp:positionV relativeFrom="paragraph">
                  <wp:posOffset>1647190</wp:posOffset>
                </wp:positionV>
                <wp:extent cx="400050" cy="295275"/>
                <wp:effectExtent l="0" t="0" r="0" b="9525"/>
                <wp:wrapNone/>
                <wp:docPr id="8" name="Casella di testo 8"/>
                <wp:cNvGraphicFramePr/>
                <a:graphic xmlns:a="http://schemas.openxmlformats.org/drawingml/2006/main">
                  <a:graphicData uri="http://schemas.microsoft.com/office/word/2010/wordprocessingShape">
                    <wps:wsp>
                      <wps:cNvSpPr txBox="1"/>
                      <wps:spPr>
                        <a:xfrm>
                          <a:off x="0" y="0"/>
                          <a:ext cx="400050" cy="295275"/>
                        </a:xfrm>
                        <a:prstGeom prst="rect">
                          <a:avLst/>
                        </a:prstGeom>
                        <a:solidFill>
                          <a:sysClr val="window" lastClr="FFFFFF"/>
                        </a:solidFill>
                        <a:ln w="6350">
                          <a:noFill/>
                        </a:ln>
                      </wps:spPr>
                      <wps:txbx>
                        <w:txbxContent>
                          <w:p w14:paraId="7A2B51EB" w14:textId="77777777" w:rsidR="00D44DC7" w:rsidRPr="00DA5AA2" w:rsidRDefault="00D44DC7" w:rsidP="00D44DC7">
                            <w:pPr>
                              <w:rPr>
                                <w:b/>
                              </w:rPr>
                            </w:pPr>
                            <w:r w:rsidRPr="00DA5AA2">
                              <w:rPr>
                                <w:b/>
                              </w:rPr>
                              <w:t>(</w:t>
                            </w:r>
                            <w:r>
                              <w:rPr>
                                <w:b/>
                              </w:rPr>
                              <w:t>b</w:t>
                            </w:r>
                            <w:r w:rsidRPr="00DA5AA2">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20EC33" id="Casella di testo 8" o:spid="_x0000_s1046" type="#_x0000_t202" style="position:absolute;left:0;text-align:left;margin-left:247.5pt;margin-top:129.7pt;width:31.5pt;height:23.2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" fillcolor="window" stroked="f" strokeweight=".5pt">
                <v:textbox>
                  <w:txbxContent>
                    <w:p w14:paraId="7A2B51EB" w14:textId="77777777" w:rsidR="00D44DC7" w:rsidRPr="00DA5AA2" w:rsidRDefault="00D44DC7" w:rsidP="00D44DC7">
                      <w:pPr>
                        <w:rPr>
                          <w:b/>
                        </w:rPr>
                      </w:pPr>
                      <w:r w:rsidRPr="00DA5AA2">
                        <w:rPr>
                          <w:b/>
                        </w:rPr>
                        <w:t>(</w:t>
                      </w:r>
                      <w:r>
                        <w:rPr>
                          <w:b/>
                        </w:rPr>
                        <w:t>b</w:t>
                      </w:r>
                      <w:r w:rsidRPr="00DA5AA2">
                        <w:rPr>
                          <w:b/>
                        </w:rPr>
                        <w:t>)</w:t>
                      </w:r>
                    </w:p>
                  </w:txbxContent>
                </v:textbox>
              </v:shape>
            </w:pict>
          </mc:Fallback>
        </mc:AlternateContent>
      </w:r>
      <w:r>
        <w:rPr>
          <w:noProof/>
          <w:lang w:val="it-IT" w:eastAsia="it-IT"/>
        </w:rPr>
        <mc:AlternateContent>
          <mc:Choice Requires="wps">
            <w:drawing>
              <wp:anchor distT="0" distB="0" distL="114300" distR="114300" simplePos="0" relativeHeight="251660800" behindDoc="0" locked="0" layoutInCell="1" allowOverlap="1" wp14:anchorId="7187DCAE" wp14:editId="0429ED36">
                <wp:simplePos x="0" y="0"/>
                <wp:positionH relativeFrom="column">
                  <wp:posOffset>400050</wp:posOffset>
                </wp:positionH>
                <wp:positionV relativeFrom="paragraph">
                  <wp:posOffset>1647190</wp:posOffset>
                </wp:positionV>
                <wp:extent cx="400050" cy="295275"/>
                <wp:effectExtent l="0" t="0" r="0" b="9525"/>
                <wp:wrapNone/>
                <wp:docPr id="4" name="Casella di testo 4"/>
                <wp:cNvGraphicFramePr/>
                <a:graphic xmlns:a="http://schemas.openxmlformats.org/drawingml/2006/main">
                  <a:graphicData uri="http://schemas.microsoft.com/office/word/2010/wordprocessingShape">
                    <wps:wsp>
                      <wps:cNvSpPr txBox="1"/>
                      <wps:spPr>
                        <a:xfrm>
                          <a:off x="0" y="0"/>
                          <a:ext cx="400050" cy="295275"/>
                        </a:xfrm>
                        <a:prstGeom prst="rect">
                          <a:avLst/>
                        </a:prstGeom>
                        <a:solidFill>
                          <a:sysClr val="window" lastClr="FFFFFF"/>
                        </a:solidFill>
                        <a:ln w="6350">
                          <a:noFill/>
                        </a:ln>
                      </wps:spPr>
                      <wps:txbx>
                        <w:txbxContent>
                          <w:p w14:paraId="79896E2E" w14:textId="77777777" w:rsidR="00D44DC7" w:rsidRPr="00DA5AA2" w:rsidRDefault="00D44DC7" w:rsidP="00D44DC7">
                            <w:pPr>
                              <w:rPr>
                                <w:b/>
                              </w:rPr>
                            </w:pPr>
                            <w:r w:rsidRPr="00DA5AA2">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87DCAE" id="Casella di testo 4" o:spid="_x0000_s1047" type="#_x0000_t202" style="position:absolute;left:0;text-align:left;margin-left:31.5pt;margin-top:129.7pt;width:31.5pt;height:23.2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" fillcolor="window" stroked="f" strokeweight=".5pt">
                <v:textbox>
                  <w:txbxContent>
                    <w:p w14:paraId="79896E2E" w14:textId="77777777" w:rsidR="00D44DC7" w:rsidRPr="00DA5AA2" w:rsidRDefault="00D44DC7" w:rsidP="00D44DC7">
                      <w:pPr>
                        <w:rPr>
                          <w:b/>
                        </w:rPr>
                      </w:pPr>
                      <w:r w:rsidRPr="00DA5AA2">
                        <w:rPr>
                          <w:b/>
                        </w:rPr>
                        <w:t>(a)</w:t>
                      </w:r>
                    </w:p>
                  </w:txbxContent>
                </v:textbox>
              </v:shape>
            </w:pict>
          </mc:Fallback>
        </mc:AlternateContent>
      </w:r>
      <w:r w:rsidR="00927BC6">
        <w:object w:dxaOrig="24750" w:dyaOrig="19124" w14:anchorId="577DD69B">
          <v:shape id="_x0000_i1027" type="#_x0000_t75" style="width:217.5pt;height:181.5pt" o:ole="">
            <v:imagedata r:id="rId26" o:title="" croptop="3860f" cropbottom="14144f" cropleft="3999f" cropright="17548f"/>
          </v:shape>
          <o:OLEObject Type="Embed" ProgID="Origin50.Graph" ShapeID="_x0000_i1027" DrawAspect="Content" ObjectID="_1742197594" r:id="rId27"/>
        </w:object>
      </w:r>
      <w:r w:rsidR="00927BC6">
        <w:object w:dxaOrig="24750" w:dyaOrig="19124" w14:anchorId="119ED5AC">
          <v:shape id="_x0000_i1028" type="#_x0000_t75" style="width:217.5pt;height:195pt" o:ole="">
            <v:imagedata r:id="rId28" o:title="" cropbottom="14274f" cropleft="3742f" cropright="17655f"/>
          </v:shape>
          <o:OLEObject Type="Embed" ProgID="Origin50.Graph" ShapeID="_x0000_i1028" DrawAspect="Content" ObjectID="_1742197595" r:id="rId29"/>
        </w:object>
      </w:r>
    </w:p>
    <w:p w14:paraId="4B90668C" w14:textId="77777777" w:rsidR="00BC24DA" w:rsidRDefault="00ED156B" w:rsidP="00ED156B">
      <w:pPr>
        <w:pStyle w:val="CETCaption"/>
      </w:pPr>
      <w:r w:rsidRPr="00BD077D">
        <w:rPr>
          <w:rStyle w:val="CETCaptionCarattere"/>
          <w:i/>
        </w:rPr>
        <w:t xml:space="preserve">Figure </w:t>
      </w:r>
      <w:r w:rsidR="00D85C29">
        <w:rPr>
          <w:rStyle w:val="CETCaptionCarattere"/>
          <w:i/>
        </w:rPr>
        <w:t>3</w:t>
      </w:r>
      <w:r w:rsidRPr="00BD077D">
        <w:rPr>
          <w:rStyle w:val="CETCaptionCarattere"/>
          <w:i/>
        </w:rPr>
        <w:t xml:space="preserve">: </w:t>
      </w:r>
      <w:r w:rsidRPr="002D7EAA">
        <w:t>Photocatalytic d</w:t>
      </w:r>
      <w:r>
        <w:t>iscoloration</w:t>
      </w:r>
      <w:r w:rsidRPr="002D7EAA">
        <w:t xml:space="preserve"> of MB using </w:t>
      </w:r>
      <w:r w:rsidR="004663A1">
        <w:t>(a)</w:t>
      </w:r>
      <w:r w:rsidR="00042E54">
        <w:t>TiO</w:t>
      </w:r>
      <w:r w:rsidR="00042E54" w:rsidRPr="00042E54">
        <w:rPr>
          <w:vertAlign w:val="subscript"/>
        </w:rPr>
        <w:t>2</w:t>
      </w:r>
      <w:r w:rsidR="00042E54">
        <w:t>, TiO</w:t>
      </w:r>
      <w:r w:rsidR="00042E54" w:rsidRPr="00042E54">
        <w:rPr>
          <w:vertAlign w:val="subscript"/>
        </w:rPr>
        <w:t>2</w:t>
      </w:r>
      <w:r w:rsidR="00042E54">
        <w:t xml:space="preserve">/PP </w:t>
      </w:r>
      <w:r w:rsidR="00C246F9">
        <w:t>under UV light irradiation</w:t>
      </w:r>
      <w:r w:rsidR="004663A1">
        <w:t xml:space="preserve"> </w:t>
      </w:r>
      <w:r w:rsidR="00042E54">
        <w:t>and</w:t>
      </w:r>
      <w:r w:rsidR="007622A4">
        <w:t xml:space="preserve"> (b)</w:t>
      </w:r>
      <w:r w:rsidR="00042E54">
        <w:t xml:space="preserve"> P-TiO</w:t>
      </w:r>
      <w:r w:rsidR="00042E54" w:rsidRPr="00042E54">
        <w:rPr>
          <w:vertAlign w:val="subscript"/>
        </w:rPr>
        <w:t>2</w:t>
      </w:r>
      <w:r w:rsidR="00042E54">
        <w:t>, P-TiO</w:t>
      </w:r>
      <w:r w:rsidR="00042E54" w:rsidRPr="00042E54">
        <w:rPr>
          <w:vertAlign w:val="subscript"/>
        </w:rPr>
        <w:t>2</w:t>
      </w:r>
      <w:r w:rsidR="00042E54">
        <w:t>/PP</w:t>
      </w:r>
      <w:r w:rsidR="004663A1">
        <w:t xml:space="preserve"> </w:t>
      </w:r>
      <w:r w:rsidR="00C246F9">
        <w:t xml:space="preserve">under visible light </w:t>
      </w:r>
      <w:r w:rsidR="00EE0E56">
        <w:t>irradiation.</w:t>
      </w:r>
      <w:r w:rsidR="00042E54">
        <w:t xml:space="preserve"> </w:t>
      </w:r>
    </w:p>
    <w:p w14:paraId="7DBAF1E8" w14:textId="77777777" w:rsidR="005C0A32" w:rsidRPr="00B2243B" w:rsidRDefault="00D44DC7" w:rsidP="00D50F6B">
      <w:pPr>
        <w:pStyle w:val="CETCaption"/>
        <w:rPr>
          <w:i w:val="0"/>
          <w:iCs/>
        </w:rPr>
      </w:pPr>
      <w:r>
        <w:rPr>
          <w:noProof/>
          <w:lang w:val="it-IT" w:eastAsia="it-IT"/>
        </w:rPr>
        <mc:AlternateContent>
          <mc:Choice Requires="wps">
            <w:drawing>
              <wp:anchor distT="0" distB="0" distL="114300" distR="114300" simplePos="0" relativeHeight="251665920" behindDoc="0" locked="0" layoutInCell="1" allowOverlap="1" wp14:anchorId="1577E767" wp14:editId="33F50B92">
                <wp:simplePos x="0" y="0"/>
                <wp:positionH relativeFrom="column">
                  <wp:posOffset>4897699</wp:posOffset>
                </wp:positionH>
                <wp:positionV relativeFrom="paragraph">
                  <wp:posOffset>255905</wp:posOffset>
                </wp:positionV>
                <wp:extent cx="400050" cy="295275"/>
                <wp:effectExtent l="0" t="0" r="0" b="9525"/>
                <wp:wrapNone/>
                <wp:docPr id="13" name="Casella di testo 13"/>
                <wp:cNvGraphicFramePr/>
                <a:graphic xmlns:a="http://schemas.openxmlformats.org/drawingml/2006/main">
                  <a:graphicData uri="http://schemas.microsoft.com/office/word/2010/wordprocessingShape">
                    <wps:wsp>
                      <wps:cNvSpPr txBox="1"/>
                      <wps:spPr>
                        <a:xfrm>
                          <a:off x="0" y="0"/>
                          <a:ext cx="400050" cy="295275"/>
                        </a:xfrm>
                        <a:prstGeom prst="rect">
                          <a:avLst/>
                        </a:prstGeom>
                        <a:solidFill>
                          <a:sysClr val="window" lastClr="FFFFFF"/>
                        </a:solidFill>
                        <a:ln w="6350">
                          <a:noFill/>
                        </a:ln>
                      </wps:spPr>
                      <wps:txbx>
                        <w:txbxContent>
                          <w:p w14:paraId="5A8D12AF" w14:textId="77777777" w:rsidR="00D44DC7" w:rsidRPr="00DA5AA2" w:rsidRDefault="00D44DC7" w:rsidP="00D44DC7">
                            <w:pPr>
                              <w:rPr>
                                <w:b/>
                              </w:rPr>
                            </w:pPr>
                            <w:r w:rsidRPr="00DA5AA2">
                              <w:rPr>
                                <w:b/>
                              </w:rPr>
                              <w:t>(</w:t>
                            </w:r>
                            <w:r>
                              <w:rPr>
                                <w:b/>
                              </w:rPr>
                              <w:t>b</w:t>
                            </w:r>
                            <w:r w:rsidRPr="00DA5AA2">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77E767" id="Casella di testo 13" o:spid="_x0000_s1048" type="#_x0000_t202" style="position:absolute;left:0;text-align:left;margin-left:385.65pt;margin-top:20.15pt;width:31.5pt;height:23.2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" fillcolor="window" stroked="f" strokeweight=".5pt">
                <v:textbox>
                  <w:txbxContent>
                    <w:p w14:paraId="5A8D12AF" w14:textId="77777777" w:rsidR="00D44DC7" w:rsidRPr="00DA5AA2" w:rsidRDefault="00D44DC7" w:rsidP="00D44DC7">
                      <w:pPr>
                        <w:rPr>
                          <w:b/>
                        </w:rPr>
                      </w:pPr>
                      <w:r w:rsidRPr="00DA5AA2">
                        <w:rPr>
                          <w:b/>
                        </w:rPr>
                        <w:t>(</w:t>
                      </w:r>
                      <w:r>
                        <w:rPr>
                          <w:b/>
                        </w:rPr>
                        <w:t>b</w:t>
                      </w:r>
                      <w:r w:rsidRPr="00DA5AA2">
                        <w:rPr>
                          <w:b/>
                        </w:rPr>
                        <w:t>)</w:t>
                      </w:r>
                    </w:p>
                  </w:txbxContent>
                </v:textbox>
              </v:shape>
            </w:pict>
          </mc:Fallback>
        </mc:AlternateContent>
      </w:r>
      <w:r>
        <w:rPr>
          <w:noProof/>
          <w:lang w:val="it-IT" w:eastAsia="it-IT"/>
        </w:rPr>
        <mc:AlternateContent>
          <mc:Choice Requires="wps">
            <w:drawing>
              <wp:anchor distT="0" distB="0" distL="114300" distR="114300" simplePos="0" relativeHeight="251664896" behindDoc="0" locked="0" layoutInCell="1" allowOverlap="1" wp14:anchorId="5AC9BFDF" wp14:editId="08D2B411">
                <wp:simplePos x="0" y="0"/>
                <wp:positionH relativeFrom="column">
                  <wp:posOffset>2161819</wp:posOffset>
                </wp:positionH>
                <wp:positionV relativeFrom="paragraph">
                  <wp:posOffset>227784</wp:posOffset>
                </wp:positionV>
                <wp:extent cx="400050" cy="295275"/>
                <wp:effectExtent l="0" t="0" r="0" b="9525"/>
                <wp:wrapNone/>
                <wp:docPr id="12" name="Casella di testo 12"/>
                <wp:cNvGraphicFramePr/>
                <a:graphic xmlns:a="http://schemas.openxmlformats.org/drawingml/2006/main">
                  <a:graphicData uri="http://schemas.microsoft.com/office/word/2010/wordprocessingShape">
                    <wps:wsp>
                      <wps:cNvSpPr txBox="1"/>
                      <wps:spPr>
                        <a:xfrm>
                          <a:off x="0" y="0"/>
                          <a:ext cx="400050" cy="295275"/>
                        </a:xfrm>
                        <a:prstGeom prst="rect">
                          <a:avLst/>
                        </a:prstGeom>
                        <a:solidFill>
                          <a:sysClr val="window" lastClr="FFFFFF"/>
                        </a:solidFill>
                        <a:ln w="6350">
                          <a:noFill/>
                        </a:ln>
                      </wps:spPr>
                      <wps:txbx>
                        <w:txbxContent>
                          <w:p w14:paraId="74C5BF4D" w14:textId="77777777" w:rsidR="00D44DC7" w:rsidRPr="00DA5AA2" w:rsidRDefault="00D44DC7" w:rsidP="00D44DC7">
                            <w:pPr>
                              <w:rPr>
                                <w:b/>
                              </w:rPr>
                            </w:pPr>
                            <w:r w:rsidRPr="00DA5AA2">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C9BFDF" id="Casella di testo 12" o:spid="_x0000_s1049" type="#_x0000_t202" style="position:absolute;left:0;text-align:left;margin-left:170.2pt;margin-top:17.95pt;width:31.5pt;height:23.2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" fillcolor="window" stroked="f" strokeweight=".5pt">
                <v:textbox>
                  <w:txbxContent>
                    <w:p w14:paraId="74C5BF4D" w14:textId="77777777" w:rsidR="00D44DC7" w:rsidRPr="00DA5AA2" w:rsidRDefault="00D44DC7" w:rsidP="00D44DC7">
                      <w:pPr>
                        <w:rPr>
                          <w:b/>
                        </w:rPr>
                      </w:pPr>
                      <w:r w:rsidRPr="00DA5AA2">
                        <w:rPr>
                          <w:b/>
                        </w:rPr>
                        <w:t>(a)</w:t>
                      </w:r>
                    </w:p>
                  </w:txbxContent>
                </v:textbox>
              </v:shape>
            </w:pict>
          </mc:Fallback>
        </mc:AlternateContent>
      </w:r>
      <w:r w:rsidR="002A3C02">
        <w:object w:dxaOrig="24750" w:dyaOrig="19124" w14:anchorId="1652B2CA">
          <v:shape id="_x0000_i1029" type="#_x0000_t75" style="width:216.75pt;height:184.5pt" o:ole="">
            <v:imagedata r:id="rId30" o:title="" croptop="2055f" cropbottom="16020f" cropleft="4474f" cropright="18107f"/>
          </v:shape>
          <o:OLEObject Type="Embed" ProgID="Origin50.Graph" ShapeID="_x0000_i1029" DrawAspect="Content" ObjectID="_1742197596" r:id="rId31"/>
        </w:object>
      </w:r>
      <w:r w:rsidR="008B5ECA" w:rsidRPr="008B5ECA">
        <w:t xml:space="preserve"> </w:t>
      </w:r>
      <w:r w:rsidR="002A3C02">
        <w:object w:dxaOrig="24750" w:dyaOrig="19124" w14:anchorId="7DA1B536">
          <v:shape id="_x0000_i1030" type="#_x0000_t75" style="width:219pt;height:180pt" o:ole="">
            <v:imagedata r:id="rId32" o:title="" croptop="2489f" cropbottom="16183f" cropleft="4341f" cropright="17204f"/>
          </v:shape>
          <o:OLEObject Type="Embed" ProgID="Origin50.Graph" ShapeID="_x0000_i1030" DrawAspect="Content" ObjectID="_1742197597" r:id="rId33"/>
        </w:object>
      </w:r>
    </w:p>
    <w:p w14:paraId="07DF4473" w14:textId="77777777" w:rsidR="005C0A32" w:rsidRPr="00347EB5" w:rsidRDefault="005C0A32" w:rsidP="005C0A32">
      <w:pPr>
        <w:pStyle w:val="CETCaption"/>
      </w:pPr>
      <w:r>
        <w:t>F</w:t>
      </w:r>
      <w:r w:rsidRPr="00347EB5">
        <w:t xml:space="preserve">igure </w:t>
      </w:r>
      <w:r>
        <w:t>4</w:t>
      </w:r>
      <w:r w:rsidRPr="00347EB5">
        <w:t xml:space="preserve">: </w:t>
      </w:r>
      <w:r w:rsidRPr="00406247">
        <w:t xml:space="preserve">Evaluation of MB discoloration kinetic </w:t>
      </w:r>
      <w:r>
        <w:t>(a) for TiO</w:t>
      </w:r>
      <w:r w:rsidRPr="00B2243B">
        <w:rPr>
          <w:vertAlign w:val="subscript"/>
        </w:rPr>
        <w:t>2</w:t>
      </w:r>
      <w:r>
        <w:t xml:space="preserve"> and TiO</w:t>
      </w:r>
      <w:r w:rsidRPr="00B2243B">
        <w:rPr>
          <w:vertAlign w:val="subscript"/>
        </w:rPr>
        <w:t>2</w:t>
      </w:r>
      <w:r>
        <w:t xml:space="preserve">/PP </w:t>
      </w:r>
      <w:r w:rsidRPr="00406247">
        <w:t>under UV light</w:t>
      </w:r>
      <w:r>
        <w:t xml:space="preserve"> irradiation and (b)</w:t>
      </w:r>
      <w:r w:rsidR="002A3C02">
        <w:t xml:space="preserve"> </w:t>
      </w:r>
      <w:r>
        <w:t>for P-TiO</w:t>
      </w:r>
      <w:r w:rsidRPr="005C0A32">
        <w:rPr>
          <w:vertAlign w:val="subscript"/>
        </w:rPr>
        <w:t>2</w:t>
      </w:r>
      <w:r>
        <w:t xml:space="preserve"> and P-TiO</w:t>
      </w:r>
      <w:r w:rsidRPr="005C0A32">
        <w:rPr>
          <w:vertAlign w:val="subscript"/>
        </w:rPr>
        <w:t>2</w:t>
      </w:r>
      <w:r>
        <w:t xml:space="preserve">/PP </w:t>
      </w:r>
      <w:r w:rsidRPr="00406247">
        <w:t xml:space="preserve">under </w:t>
      </w:r>
      <w:r>
        <w:t xml:space="preserve">visible </w:t>
      </w:r>
      <w:r w:rsidR="002A3C02">
        <w:t>light</w:t>
      </w:r>
      <w:r>
        <w:t>.</w:t>
      </w:r>
    </w:p>
    <w:p w14:paraId="1B51AA4D" w14:textId="77777777" w:rsidR="00600535" w:rsidRDefault="00600535" w:rsidP="00600535">
      <w:pPr>
        <w:pStyle w:val="CETHeading1"/>
        <w:rPr>
          <w:lang w:val="en-GB"/>
        </w:rPr>
      </w:pPr>
      <w:r w:rsidRPr="00B57B36">
        <w:rPr>
          <w:lang w:val="en-GB"/>
        </w:rPr>
        <w:t>Conclusions</w:t>
      </w:r>
    </w:p>
    <w:p w14:paraId="26FEFA21" w14:textId="77777777" w:rsidR="007B7BBA" w:rsidRDefault="007B7BBA" w:rsidP="007B7BBA">
      <w:pPr>
        <w:pStyle w:val="CETBodytext"/>
      </w:pPr>
      <w:r>
        <w:t xml:space="preserve">In this work </w:t>
      </w:r>
      <w:r w:rsidR="00C633C4">
        <w:t>undoped TiO</w:t>
      </w:r>
      <w:r w:rsidR="00C633C4" w:rsidRPr="00E97AE5">
        <w:rPr>
          <w:vertAlign w:val="subscript"/>
        </w:rPr>
        <w:t>2</w:t>
      </w:r>
      <w:r w:rsidR="00C633C4">
        <w:t xml:space="preserve"> and P-doped TiO</w:t>
      </w:r>
      <w:r w:rsidR="00C633C4" w:rsidRPr="00217200">
        <w:rPr>
          <w:vertAlign w:val="subscript"/>
        </w:rPr>
        <w:t>2</w:t>
      </w:r>
      <w:r w:rsidR="00A26BC7">
        <w:rPr>
          <w:vertAlign w:val="subscript"/>
        </w:rPr>
        <w:t xml:space="preserve"> </w:t>
      </w:r>
      <w:r w:rsidR="00C633C4">
        <w:t xml:space="preserve">were prepared </w:t>
      </w:r>
      <w:r>
        <w:t xml:space="preserve">through </w:t>
      </w:r>
      <w:r w:rsidR="00C633C4">
        <w:t xml:space="preserve">a </w:t>
      </w:r>
      <w:r>
        <w:t>modified sol-gel method</w:t>
      </w:r>
      <w:r w:rsidR="00C633C4">
        <w:t xml:space="preserve"> at room temperature.</w:t>
      </w:r>
      <w:r>
        <w:t xml:space="preserve"> </w:t>
      </w:r>
      <w:r w:rsidR="00C633C4">
        <w:t xml:space="preserve">Both photocatalysts </w:t>
      </w:r>
      <w:r>
        <w:t xml:space="preserve">were then used to coat polypropylene films activated with </w:t>
      </w:r>
      <w:r w:rsidR="00C633C4">
        <w:t xml:space="preserve">corona </w:t>
      </w:r>
      <w:r>
        <w:t xml:space="preserve">discharge. The XRD analysis results showed the presence of </w:t>
      </w:r>
      <w:r w:rsidR="00C633C4">
        <w:t>TiO</w:t>
      </w:r>
      <w:r w:rsidR="00C633C4" w:rsidRPr="00217200">
        <w:rPr>
          <w:vertAlign w:val="subscript"/>
        </w:rPr>
        <w:t>2</w:t>
      </w:r>
      <w:r w:rsidR="00C633C4">
        <w:t xml:space="preserve"> in </w:t>
      </w:r>
      <w:r w:rsidR="00B20446">
        <w:t xml:space="preserve">anatase </w:t>
      </w:r>
      <w:r>
        <w:t xml:space="preserve">phase, despite the absence of calcination </w:t>
      </w:r>
      <w:r w:rsidR="00C633C4">
        <w:t xml:space="preserve">step </w:t>
      </w:r>
      <w:r>
        <w:t xml:space="preserve">in the sample preparation </w:t>
      </w:r>
      <w:r w:rsidR="00C633C4">
        <w:t>procedure</w:t>
      </w:r>
      <w:r>
        <w:t xml:space="preserve">. </w:t>
      </w:r>
      <w:r w:rsidRPr="00CE1EFB">
        <w:t>The coated films were further characterized with SEM</w:t>
      </w:r>
      <w:r w:rsidR="00CE1EFB">
        <w:t>-ED</w:t>
      </w:r>
      <w:r w:rsidR="0056798A">
        <w:t>X</w:t>
      </w:r>
      <w:r w:rsidRPr="00CE1EFB">
        <w:t xml:space="preserve"> </w:t>
      </w:r>
      <w:r w:rsidR="00CE1EFB" w:rsidRPr="00CE1EFB">
        <w:t>analy</w:t>
      </w:r>
      <w:r w:rsidR="00CE1EFB">
        <w:t>s</w:t>
      </w:r>
      <w:r w:rsidR="00CE1EFB" w:rsidRPr="00CE1EFB">
        <w:t xml:space="preserve">es </w:t>
      </w:r>
      <w:r w:rsidRPr="00CE1EFB">
        <w:t>which highlighted the presence of TiO</w:t>
      </w:r>
      <w:r w:rsidRPr="00CE1EFB">
        <w:rPr>
          <w:vertAlign w:val="subscript"/>
        </w:rPr>
        <w:t>2</w:t>
      </w:r>
      <w:r w:rsidRPr="00CE1EFB">
        <w:t xml:space="preserve"> particles anchored on the PP surface.</w:t>
      </w:r>
      <w:r w:rsidR="009A7C45">
        <w:t xml:space="preserve"> </w:t>
      </w:r>
      <w:r>
        <w:t xml:space="preserve">Photocatalytic performances were evaluated by analyzing the discoloration of methylene blue (MB) dye under </w:t>
      </w:r>
      <w:r w:rsidR="00C246F9">
        <w:t xml:space="preserve">UV </w:t>
      </w:r>
      <w:r>
        <w:t xml:space="preserve">and </w:t>
      </w:r>
      <w:r w:rsidR="00C633C4">
        <w:t xml:space="preserve">visible light </w:t>
      </w:r>
      <w:r>
        <w:t xml:space="preserve">irradiation. The </w:t>
      </w:r>
      <w:r w:rsidR="00C633C4">
        <w:t xml:space="preserve">undoped </w:t>
      </w:r>
      <w:r>
        <w:t>TiO</w:t>
      </w:r>
      <w:r w:rsidRPr="007B7BBA">
        <w:rPr>
          <w:vertAlign w:val="subscript"/>
        </w:rPr>
        <w:t>2</w:t>
      </w:r>
      <w:r>
        <w:t xml:space="preserve"> sample led to </w:t>
      </w:r>
      <w:r w:rsidR="00927BC6">
        <w:t>97</w:t>
      </w:r>
      <w:r>
        <w:t xml:space="preserve">% discoloration of the MB after 240 min of UV irradiation, </w:t>
      </w:r>
      <w:r w:rsidR="00A406EF" w:rsidRPr="00A406EF">
        <w:t xml:space="preserve">while the </w:t>
      </w:r>
      <w:r w:rsidR="00C633C4">
        <w:t>TiO</w:t>
      </w:r>
      <w:r w:rsidR="00C633C4" w:rsidRPr="00042E54">
        <w:rPr>
          <w:vertAlign w:val="subscript"/>
        </w:rPr>
        <w:t>2</w:t>
      </w:r>
      <w:r w:rsidR="00C633C4">
        <w:t xml:space="preserve">/PP </w:t>
      </w:r>
      <w:r w:rsidR="00A406EF" w:rsidRPr="00A406EF">
        <w:t xml:space="preserve">film showed </w:t>
      </w:r>
      <w:r w:rsidR="00C633C4">
        <w:t>a MB discoloration of about 85%</w:t>
      </w:r>
      <w:r w:rsidR="00A406EF" w:rsidRPr="00A406EF">
        <w:t>.</w:t>
      </w:r>
      <w:r>
        <w:t xml:space="preserve"> </w:t>
      </w:r>
      <w:r w:rsidR="003E3377" w:rsidRPr="003E3377">
        <w:t xml:space="preserve">The photocatalytic results </w:t>
      </w:r>
      <w:r w:rsidR="00C633C4">
        <w:t xml:space="preserve">under visible light </w:t>
      </w:r>
      <w:r w:rsidR="00A406EF" w:rsidRPr="003E3377">
        <w:t>evidenced that</w:t>
      </w:r>
      <w:r w:rsidR="003E3377" w:rsidRPr="003E3377">
        <w:t xml:space="preserve"> </w:t>
      </w:r>
      <w:r w:rsidR="00392A4A">
        <w:t xml:space="preserve">that </w:t>
      </w:r>
      <w:r w:rsidR="00C633C4">
        <w:t xml:space="preserve">the almost </w:t>
      </w:r>
      <w:r w:rsidR="003E3377" w:rsidRPr="003E3377">
        <w:t xml:space="preserve">total </w:t>
      </w:r>
      <w:r w:rsidR="00C633C4">
        <w:t xml:space="preserve">MB </w:t>
      </w:r>
      <w:r w:rsidR="003E3377" w:rsidRPr="003E3377">
        <w:t xml:space="preserve">discoloration (95%) </w:t>
      </w:r>
      <w:r w:rsidR="00392A4A">
        <w:t xml:space="preserve">was observed </w:t>
      </w:r>
      <w:r w:rsidR="003E3377" w:rsidRPr="003E3377">
        <w:t xml:space="preserve">after 240 </w:t>
      </w:r>
      <w:r w:rsidR="00C633C4">
        <w:t>min</w:t>
      </w:r>
      <w:r w:rsidR="00C633C4" w:rsidRPr="003E3377">
        <w:t xml:space="preserve"> </w:t>
      </w:r>
      <w:r w:rsidR="00392A4A">
        <w:t>with P-TiO</w:t>
      </w:r>
      <w:r w:rsidR="00392A4A" w:rsidRPr="00217200">
        <w:rPr>
          <w:vertAlign w:val="subscript"/>
        </w:rPr>
        <w:t>2</w:t>
      </w:r>
      <w:r w:rsidR="00392A4A">
        <w:t xml:space="preserve"> </w:t>
      </w:r>
      <w:r w:rsidR="00C633C4">
        <w:t>whereas the 63 % of MB discoloration</w:t>
      </w:r>
      <w:r w:rsidR="00392A4A">
        <w:t xml:space="preserve"> was achieved after the same irradiation time in presence of P-TiO</w:t>
      </w:r>
      <w:r w:rsidR="00392A4A" w:rsidRPr="00217200">
        <w:rPr>
          <w:vertAlign w:val="subscript"/>
        </w:rPr>
        <w:t>2</w:t>
      </w:r>
      <w:r w:rsidR="00392A4A">
        <w:t>/PP film.</w:t>
      </w:r>
    </w:p>
    <w:p w14:paraId="1ECE99A2" w14:textId="77777777" w:rsidR="00D25056" w:rsidRDefault="007B7BBA" w:rsidP="00D76C29">
      <w:pPr>
        <w:pStyle w:val="CETBodytext"/>
      </w:pPr>
      <w:r>
        <w:t xml:space="preserve">Consequently, this modified sol-gel preparation method without using </w:t>
      </w:r>
      <w:r w:rsidR="00392A4A">
        <w:t xml:space="preserve">a </w:t>
      </w:r>
      <w:r>
        <w:t xml:space="preserve">calcination </w:t>
      </w:r>
      <w:r w:rsidR="00392A4A">
        <w:t xml:space="preserve">step </w:t>
      </w:r>
      <w:r>
        <w:t xml:space="preserve">can be considered valid for the preparation of photocatalysts supported on polymeric structures without leading to </w:t>
      </w:r>
      <w:r w:rsidR="00392A4A">
        <w:t xml:space="preserve">the </w:t>
      </w:r>
      <w:r>
        <w:t xml:space="preserve">damage </w:t>
      </w:r>
      <w:r w:rsidR="00392A4A">
        <w:t>of the</w:t>
      </w:r>
      <w:r>
        <w:t xml:space="preserve"> support and obtaining a good photocatalytic activity.</w:t>
      </w:r>
    </w:p>
    <w:p w14:paraId="16252ED3" w14:textId="77777777" w:rsidR="00B14678" w:rsidRDefault="00B14678" w:rsidP="009A7C45">
      <w:pPr>
        <w:tabs>
          <w:tab w:val="clear" w:pos="7100"/>
        </w:tabs>
        <w:autoSpaceDE w:val="0"/>
        <w:autoSpaceDN w:val="0"/>
        <w:adjustRightInd w:val="0"/>
        <w:spacing w:before="120" w:line="240" w:lineRule="auto"/>
        <w:jc w:val="left"/>
        <w:rPr>
          <w:rFonts w:eastAsiaTheme="minorHAnsi" w:cs="Arial"/>
          <w:b/>
          <w:bCs/>
          <w:szCs w:val="18"/>
        </w:rPr>
      </w:pPr>
    </w:p>
    <w:p w14:paraId="76E8A6ED" w14:textId="2B8E88DC" w:rsidR="00ED3324" w:rsidRPr="00217200" w:rsidRDefault="00ED3324" w:rsidP="009A7C45">
      <w:pPr>
        <w:tabs>
          <w:tab w:val="clear" w:pos="7100"/>
        </w:tabs>
        <w:autoSpaceDE w:val="0"/>
        <w:autoSpaceDN w:val="0"/>
        <w:adjustRightInd w:val="0"/>
        <w:spacing w:before="120" w:line="240" w:lineRule="auto"/>
        <w:jc w:val="left"/>
        <w:rPr>
          <w:rFonts w:eastAsiaTheme="minorHAnsi" w:cs="Arial"/>
          <w:b/>
          <w:bCs/>
          <w:szCs w:val="18"/>
        </w:rPr>
      </w:pPr>
      <w:r w:rsidRPr="00217200">
        <w:rPr>
          <w:rFonts w:eastAsiaTheme="minorHAnsi" w:cs="Arial"/>
          <w:b/>
          <w:bCs/>
          <w:szCs w:val="18"/>
        </w:rPr>
        <w:lastRenderedPageBreak/>
        <w:t>Acknowledgments</w:t>
      </w:r>
    </w:p>
    <w:p w14:paraId="5658D273" w14:textId="77777777" w:rsidR="007B7BBA" w:rsidRDefault="008F6AAF" w:rsidP="00EE0E56">
      <w:pPr>
        <w:pStyle w:val="CETBodytext"/>
      </w:pPr>
      <w:r w:rsidRPr="008F6AAF">
        <w:rPr>
          <w:rFonts w:eastAsiaTheme="minorHAnsi"/>
        </w:rPr>
        <w:t>The authors thank the company MACA srl which supplied the polypropylene film previously subjected to corona discharge</w:t>
      </w:r>
      <w:r w:rsidR="00D84164">
        <w:rPr>
          <w:rFonts w:eastAsiaTheme="minorHAnsi"/>
        </w:rPr>
        <w:t>.</w:t>
      </w:r>
    </w:p>
    <w:p w14:paraId="288E6576" w14:textId="77777777" w:rsidR="00600535" w:rsidRPr="00B57B36" w:rsidRDefault="00600535" w:rsidP="00600535">
      <w:pPr>
        <w:pStyle w:val="CETReference"/>
      </w:pPr>
      <w:r w:rsidRPr="00B57B36">
        <w:t>References</w:t>
      </w:r>
    </w:p>
    <w:p w14:paraId="0A293D61" w14:textId="697E3FEF" w:rsidR="00B14678" w:rsidRPr="00B14678" w:rsidRDefault="00ED156B" w:rsidP="00B14678">
      <w:pPr>
        <w:pStyle w:val="Bibliografia"/>
        <w:rPr>
          <w:rFonts w:cs="Arial"/>
        </w:rPr>
      </w:pPr>
      <w:r>
        <w:fldChar w:fldCharType="begin"/>
      </w:r>
      <w:r>
        <w:instrText xml:space="preserve"> ADDIN ZOTERO_BIBL {"uncited":[],"omitted":[],"custom":[]} CSL_BIBLIOGRAPHY </w:instrText>
      </w:r>
      <w:r>
        <w:fldChar w:fldCharType="separate"/>
      </w:r>
      <w:r w:rsidR="00B14678" w:rsidRPr="00B14678">
        <w:rPr>
          <w:rFonts w:cs="Arial"/>
        </w:rPr>
        <w:t>Chen</w:t>
      </w:r>
      <w:r w:rsidR="00C522FB">
        <w:rPr>
          <w:rFonts w:cs="Arial"/>
        </w:rPr>
        <w:t xml:space="preserve"> Y.</w:t>
      </w:r>
      <w:r w:rsidR="00B14678" w:rsidRPr="00B14678">
        <w:rPr>
          <w:rFonts w:cs="Arial"/>
        </w:rPr>
        <w:t>, Elias S</w:t>
      </w:r>
      <w:r w:rsidR="00C522FB">
        <w:rPr>
          <w:rFonts w:cs="Arial"/>
        </w:rPr>
        <w:t>.</w:t>
      </w:r>
      <w:r w:rsidR="00B14678" w:rsidRPr="00B14678">
        <w:rPr>
          <w:rFonts w:cs="Arial"/>
        </w:rPr>
        <w:t>, D</w:t>
      </w:r>
      <w:r w:rsidR="00C522FB">
        <w:rPr>
          <w:rFonts w:cs="Arial"/>
        </w:rPr>
        <w:t>.</w:t>
      </w:r>
      <w:r w:rsidR="00B14678" w:rsidRPr="00B14678">
        <w:rPr>
          <w:rFonts w:cs="Arial"/>
        </w:rPr>
        <w:t xml:space="preserve"> D. Dionysiou. 2008. «Microstructure Characterization and Photocatalytic Activity of Mesoporous TiO2 Films with Ultrafine Anatase Nanocrystallites». </w:t>
      </w:r>
      <w:r w:rsidR="00B14678" w:rsidRPr="00B14678">
        <w:rPr>
          <w:rFonts w:cs="Arial"/>
          <w:i/>
          <w:iCs/>
        </w:rPr>
        <w:t>Surface and Coatings Technology</w:t>
      </w:r>
      <w:r w:rsidR="00B14678" w:rsidRPr="00B14678">
        <w:rPr>
          <w:rFonts w:cs="Arial"/>
        </w:rPr>
        <w:t xml:space="preserve"> 202 (10): 1944–50. https://doi.org/10.1016/j.surfcoat.2007.08.041.</w:t>
      </w:r>
    </w:p>
    <w:p w14:paraId="6B245C1F" w14:textId="2B67B1B5" w:rsidR="00B14678" w:rsidRPr="00B14678" w:rsidRDefault="00B14678" w:rsidP="00B14678">
      <w:pPr>
        <w:pStyle w:val="Bibliografia"/>
        <w:rPr>
          <w:rFonts w:cs="Arial"/>
        </w:rPr>
      </w:pPr>
      <w:proofErr w:type="spellStart"/>
      <w:r w:rsidRPr="00B14678">
        <w:rPr>
          <w:rFonts w:cs="Arial"/>
        </w:rPr>
        <w:t>Dosa</w:t>
      </w:r>
      <w:proofErr w:type="spellEnd"/>
      <w:r w:rsidRPr="00B14678">
        <w:rPr>
          <w:rFonts w:cs="Arial"/>
        </w:rPr>
        <w:t xml:space="preserve"> M</w:t>
      </w:r>
      <w:r w:rsidR="00C522FB">
        <w:rPr>
          <w:rFonts w:cs="Arial"/>
        </w:rPr>
        <w:t>.</w:t>
      </w:r>
      <w:r w:rsidRPr="00B14678">
        <w:rPr>
          <w:rFonts w:cs="Arial"/>
        </w:rPr>
        <w:t xml:space="preserve">, </w:t>
      </w:r>
      <w:proofErr w:type="spellStart"/>
      <w:r w:rsidRPr="00B14678">
        <w:rPr>
          <w:rFonts w:cs="Arial"/>
        </w:rPr>
        <w:t>Piumetti</w:t>
      </w:r>
      <w:proofErr w:type="spellEnd"/>
      <w:r w:rsidR="00C522FB" w:rsidRPr="00C522FB">
        <w:rPr>
          <w:rFonts w:cs="Arial"/>
        </w:rPr>
        <w:t xml:space="preserve"> </w:t>
      </w:r>
      <w:r w:rsidR="00C522FB" w:rsidRPr="00B14678">
        <w:rPr>
          <w:rFonts w:cs="Arial"/>
        </w:rPr>
        <w:t>M</w:t>
      </w:r>
      <w:r w:rsidR="00C522FB">
        <w:rPr>
          <w:rFonts w:cs="Arial"/>
        </w:rPr>
        <w:t>.</w:t>
      </w:r>
      <w:r w:rsidRPr="00B14678">
        <w:rPr>
          <w:rFonts w:cs="Arial"/>
        </w:rPr>
        <w:t xml:space="preserve">, </w:t>
      </w:r>
      <w:proofErr w:type="spellStart"/>
      <w:r w:rsidRPr="00B14678">
        <w:rPr>
          <w:rFonts w:cs="Arial"/>
        </w:rPr>
        <w:t>Bensaid</w:t>
      </w:r>
      <w:proofErr w:type="spellEnd"/>
      <w:r w:rsidR="00C522FB" w:rsidRPr="00C522FB">
        <w:rPr>
          <w:rFonts w:cs="Arial"/>
        </w:rPr>
        <w:t xml:space="preserve"> </w:t>
      </w:r>
      <w:r w:rsidR="00C522FB" w:rsidRPr="00B14678">
        <w:rPr>
          <w:rFonts w:cs="Arial"/>
        </w:rPr>
        <w:t>S</w:t>
      </w:r>
      <w:r w:rsidR="00C522FB">
        <w:rPr>
          <w:rFonts w:cs="Arial"/>
        </w:rPr>
        <w:t>.</w:t>
      </w:r>
      <w:r w:rsidRPr="00B14678">
        <w:rPr>
          <w:rFonts w:cs="Arial"/>
        </w:rPr>
        <w:t xml:space="preserve"> </w:t>
      </w:r>
      <w:proofErr w:type="spellStart"/>
      <w:r w:rsidRPr="00B14678">
        <w:rPr>
          <w:rFonts w:cs="Arial"/>
        </w:rPr>
        <w:t>Tahrizi A</w:t>
      </w:r>
      <w:r w:rsidR="00C522FB">
        <w:rPr>
          <w:rFonts w:cs="Arial"/>
        </w:rPr>
        <w:t>.</w:t>
      </w:r>
      <w:r w:rsidRPr="00B14678">
        <w:rPr>
          <w:rFonts w:cs="Arial"/>
        </w:rPr>
        <w:t>,</w:t>
      </w:r>
      <w:proofErr w:type="spellEnd"/>
      <w:r w:rsidRPr="00B14678">
        <w:rPr>
          <w:rFonts w:cs="Arial"/>
        </w:rPr>
        <w:t xml:space="preserve"> </w:t>
      </w:r>
      <w:proofErr w:type="spellStart"/>
      <w:r w:rsidRPr="00B14678">
        <w:rPr>
          <w:rFonts w:cs="Arial"/>
        </w:rPr>
        <w:t>Galletti</w:t>
      </w:r>
      <w:proofErr w:type="spellEnd"/>
      <w:r w:rsidR="00C522FB" w:rsidRPr="00C522FB">
        <w:rPr>
          <w:rFonts w:cs="Arial"/>
        </w:rPr>
        <w:t xml:space="preserve"> </w:t>
      </w:r>
      <w:r w:rsidR="00C522FB" w:rsidRPr="00B14678">
        <w:rPr>
          <w:rFonts w:cs="Arial"/>
        </w:rPr>
        <w:t>C</w:t>
      </w:r>
      <w:r w:rsidR="00C522FB">
        <w:rPr>
          <w:rFonts w:cs="Arial"/>
        </w:rPr>
        <w:t>.</w:t>
      </w:r>
      <w:r w:rsidRPr="00B14678">
        <w:rPr>
          <w:rFonts w:cs="Arial"/>
        </w:rPr>
        <w:t xml:space="preserve">, </w:t>
      </w:r>
      <w:proofErr w:type="spellStart"/>
      <w:r w:rsidRPr="00B14678">
        <w:rPr>
          <w:rFonts w:cs="Arial"/>
        </w:rPr>
        <w:t>Fino</w:t>
      </w:r>
      <w:proofErr w:type="spellEnd"/>
      <w:r w:rsidR="00C522FB" w:rsidRPr="00C522FB">
        <w:rPr>
          <w:rFonts w:cs="Arial"/>
        </w:rPr>
        <w:t xml:space="preserve"> </w:t>
      </w:r>
      <w:r w:rsidR="00C522FB" w:rsidRPr="00B14678">
        <w:rPr>
          <w:rFonts w:cs="Arial"/>
        </w:rPr>
        <w:t>D</w:t>
      </w:r>
      <w:r w:rsidR="00C522FB">
        <w:rPr>
          <w:rFonts w:cs="Arial"/>
        </w:rPr>
        <w:t xml:space="preserve">., </w:t>
      </w:r>
      <w:r w:rsidRPr="00B14678">
        <w:rPr>
          <w:rFonts w:cs="Arial"/>
        </w:rPr>
        <w:t>Russo</w:t>
      </w:r>
      <w:r w:rsidR="00C522FB" w:rsidRPr="00C522FB">
        <w:rPr>
          <w:rFonts w:cs="Arial"/>
        </w:rPr>
        <w:t xml:space="preserve"> </w:t>
      </w:r>
      <w:r w:rsidR="00C522FB" w:rsidRPr="00B14678">
        <w:rPr>
          <w:rFonts w:cs="Arial"/>
        </w:rPr>
        <w:t>N</w:t>
      </w:r>
      <w:r w:rsidR="00C522FB">
        <w:rPr>
          <w:rFonts w:cs="Arial"/>
        </w:rPr>
        <w:t>.</w:t>
      </w:r>
      <w:r w:rsidRPr="00B14678">
        <w:rPr>
          <w:rFonts w:cs="Arial"/>
        </w:rPr>
        <w:t xml:space="preserve"> 2019. «Photocatalytic Abatement of Volatile Organic Compounds by TiO2 Nanoparticles Doped with Either Phosphorous or Zirconium». </w:t>
      </w:r>
      <w:r w:rsidRPr="00B14678">
        <w:rPr>
          <w:rFonts w:cs="Arial"/>
          <w:i/>
          <w:iCs/>
        </w:rPr>
        <w:t>Materials</w:t>
      </w:r>
      <w:r w:rsidRPr="00B14678">
        <w:rPr>
          <w:rFonts w:cs="Arial"/>
        </w:rPr>
        <w:t xml:space="preserve"> 12 (13): 2121. https://doi.org/10.3390/ma12132121.</w:t>
      </w:r>
    </w:p>
    <w:p w14:paraId="6CEEFFB4" w14:textId="2D81968E" w:rsidR="00B14678" w:rsidRPr="00B14678" w:rsidRDefault="00B14678" w:rsidP="00B14678">
      <w:pPr>
        <w:pStyle w:val="Bibliografia"/>
        <w:rPr>
          <w:rFonts w:cs="Arial"/>
        </w:rPr>
      </w:pPr>
      <w:proofErr w:type="spellStart"/>
      <w:r w:rsidRPr="00B14678">
        <w:rPr>
          <w:rFonts w:cs="Arial"/>
        </w:rPr>
        <w:t>Fabiyi</w:t>
      </w:r>
      <w:proofErr w:type="spellEnd"/>
      <w:r w:rsidRPr="00B14678">
        <w:rPr>
          <w:rFonts w:cs="Arial"/>
        </w:rPr>
        <w:t>, M.E, Skelton</w:t>
      </w:r>
      <w:r w:rsidR="00C522FB" w:rsidRPr="00C522FB">
        <w:rPr>
          <w:rFonts w:cs="Arial"/>
        </w:rPr>
        <w:t xml:space="preserve"> </w:t>
      </w:r>
      <w:r w:rsidR="00C522FB" w:rsidRPr="00B14678">
        <w:rPr>
          <w:rFonts w:cs="Arial"/>
        </w:rPr>
        <w:t>R.L</w:t>
      </w:r>
      <w:r w:rsidRPr="00B14678">
        <w:rPr>
          <w:rFonts w:cs="Arial"/>
        </w:rPr>
        <w:t xml:space="preserve">. 2000. «Photocatalytic Mineralisation of Methylene Blue Using Buoyant TiO2-Coated Polystyrene Beads». </w:t>
      </w:r>
      <w:r w:rsidRPr="00B14678">
        <w:rPr>
          <w:rFonts w:cs="Arial"/>
          <w:i/>
          <w:iCs/>
        </w:rPr>
        <w:t>Journal of Photochemistry and Photobiology A: Chemistry</w:t>
      </w:r>
      <w:r w:rsidRPr="00B14678">
        <w:rPr>
          <w:rFonts w:cs="Arial"/>
        </w:rPr>
        <w:t xml:space="preserve"> 132 (1–2): 121–28. https://doi.org/10.1016/S1010-6030(99)00250-6.</w:t>
      </w:r>
    </w:p>
    <w:p w14:paraId="27D492B4" w14:textId="6BD0DE17" w:rsidR="00B14678" w:rsidRPr="00B14678" w:rsidRDefault="00B14678" w:rsidP="00B14678">
      <w:pPr>
        <w:pStyle w:val="Bibliografia"/>
        <w:rPr>
          <w:rFonts w:cs="Arial"/>
        </w:rPr>
      </w:pPr>
      <w:proofErr w:type="spellStart"/>
      <w:r w:rsidRPr="00B14678">
        <w:rPr>
          <w:rFonts w:cs="Arial"/>
        </w:rPr>
        <w:t>Krýsa</w:t>
      </w:r>
      <w:proofErr w:type="spellEnd"/>
      <w:r w:rsidR="00C522FB">
        <w:rPr>
          <w:rFonts w:cs="Arial"/>
        </w:rPr>
        <w:t xml:space="preserve"> J., </w:t>
      </w:r>
      <w:r w:rsidRPr="00B14678">
        <w:rPr>
          <w:rFonts w:cs="Arial"/>
        </w:rPr>
        <w:t>Waldner</w:t>
      </w:r>
      <w:r w:rsidR="00C522FB">
        <w:rPr>
          <w:rFonts w:cs="Arial"/>
        </w:rPr>
        <w:t xml:space="preserve"> G.</w:t>
      </w:r>
      <w:r w:rsidRPr="00B14678">
        <w:rPr>
          <w:rFonts w:cs="Arial"/>
        </w:rPr>
        <w:t xml:space="preserve">, </w:t>
      </w:r>
      <w:proofErr w:type="spellStart"/>
      <w:r w:rsidRPr="00B14678">
        <w:rPr>
          <w:rFonts w:cs="Arial"/>
        </w:rPr>
        <w:t>Měšt’ánková</w:t>
      </w:r>
      <w:proofErr w:type="spellEnd"/>
      <w:r w:rsidR="00C522FB">
        <w:rPr>
          <w:rFonts w:cs="Arial"/>
        </w:rPr>
        <w:t xml:space="preserve"> H.</w:t>
      </w:r>
      <w:r w:rsidRPr="00B14678">
        <w:rPr>
          <w:rFonts w:cs="Arial"/>
        </w:rPr>
        <w:t xml:space="preserve">, </w:t>
      </w:r>
      <w:proofErr w:type="spellStart"/>
      <w:r w:rsidRPr="00B14678">
        <w:rPr>
          <w:rFonts w:cs="Arial"/>
        </w:rPr>
        <w:t>Jirkovský</w:t>
      </w:r>
      <w:proofErr w:type="spellEnd"/>
      <w:r w:rsidR="00C522FB">
        <w:rPr>
          <w:rFonts w:cs="Arial"/>
        </w:rPr>
        <w:t xml:space="preserve"> J.</w:t>
      </w:r>
      <w:r w:rsidRPr="00B14678">
        <w:rPr>
          <w:rFonts w:cs="Arial"/>
        </w:rPr>
        <w:t xml:space="preserve">, </w:t>
      </w:r>
      <w:proofErr w:type="spellStart"/>
      <w:r w:rsidRPr="00B14678">
        <w:rPr>
          <w:rFonts w:cs="Arial"/>
        </w:rPr>
        <w:t>Grabner</w:t>
      </w:r>
      <w:proofErr w:type="spellEnd"/>
      <w:r w:rsidR="00C522FB" w:rsidRPr="00C522FB">
        <w:rPr>
          <w:rFonts w:cs="Arial"/>
        </w:rPr>
        <w:t xml:space="preserve"> </w:t>
      </w:r>
      <w:r w:rsidR="00C522FB" w:rsidRPr="00B14678">
        <w:rPr>
          <w:rFonts w:cs="Arial"/>
        </w:rPr>
        <w:t>G</w:t>
      </w:r>
      <w:r w:rsidR="00C522FB">
        <w:rPr>
          <w:rFonts w:cs="Arial"/>
        </w:rPr>
        <w:t>.</w:t>
      </w:r>
      <w:r w:rsidR="00C522FB">
        <w:rPr>
          <w:rFonts w:cs="Arial"/>
        </w:rPr>
        <w:t>,</w:t>
      </w:r>
      <w:r w:rsidRPr="00B14678">
        <w:rPr>
          <w:rFonts w:cs="Arial"/>
        </w:rPr>
        <w:t xml:space="preserve"> 2006. «Photocatalytic Degradation of Model Organic Pollutants on an Immobilized Particulate TiO2 Layer». </w:t>
      </w:r>
      <w:r w:rsidRPr="00B14678">
        <w:rPr>
          <w:rFonts w:cs="Arial"/>
          <w:i/>
          <w:iCs/>
        </w:rPr>
        <w:t>Applied Catalysis B: Environmental</w:t>
      </w:r>
      <w:r w:rsidRPr="00B14678">
        <w:rPr>
          <w:rFonts w:cs="Arial"/>
        </w:rPr>
        <w:t xml:space="preserve"> 64 (3–4): 290–301. https://doi.org/10.1016/j.apcatb.2005.11.007.</w:t>
      </w:r>
    </w:p>
    <w:p w14:paraId="210CD60A" w14:textId="51786E7E" w:rsidR="00B14678" w:rsidRPr="00B14678" w:rsidRDefault="00B14678" w:rsidP="00B14678">
      <w:pPr>
        <w:pStyle w:val="Bibliografia"/>
        <w:rPr>
          <w:rFonts w:cs="Arial"/>
        </w:rPr>
      </w:pPr>
      <w:proofErr w:type="spellStart"/>
      <w:r w:rsidRPr="00B14678">
        <w:rPr>
          <w:rFonts w:cs="Arial"/>
        </w:rPr>
        <w:t>Langlet</w:t>
      </w:r>
      <w:proofErr w:type="spellEnd"/>
      <w:r w:rsidRPr="00B14678">
        <w:rPr>
          <w:rFonts w:cs="Arial"/>
        </w:rPr>
        <w:t xml:space="preserve"> M</w:t>
      </w:r>
      <w:r w:rsidR="00C522FB">
        <w:rPr>
          <w:rFonts w:cs="Arial"/>
        </w:rPr>
        <w:t>.</w:t>
      </w:r>
      <w:r w:rsidRPr="00B14678">
        <w:rPr>
          <w:rFonts w:cs="Arial"/>
        </w:rPr>
        <w:t>, Kim</w:t>
      </w:r>
      <w:r w:rsidR="00C522FB" w:rsidRPr="00C522FB">
        <w:rPr>
          <w:rFonts w:cs="Arial"/>
        </w:rPr>
        <w:t xml:space="preserve"> </w:t>
      </w:r>
      <w:r w:rsidR="00C522FB" w:rsidRPr="00B14678">
        <w:rPr>
          <w:rFonts w:cs="Arial"/>
        </w:rPr>
        <w:t>A</w:t>
      </w:r>
      <w:r w:rsidR="00C522FB">
        <w:rPr>
          <w:rFonts w:cs="Arial"/>
        </w:rPr>
        <w:t>.</w:t>
      </w:r>
      <w:r w:rsidRPr="00B14678">
        <w:rPr>
          <w:rFonts w:cs="Arial"/>
        </w:rPr>
        <w:t xml:space="preserve">, </w:t>
      </w:r>
      <w:proofErr w:type="spellStart"/>
      <w:r w:rsidRPr="00B14678">
        <w:rPr>
          <w:rFonts w:cs="Arial"/>
        </w:rPr>
        <w:t>Audier</w:t>
      </w:r>
      <w:proofErr w:type="spellEnd"/>
      <w:r w:rsidR="00C522FB" w:rsidRPr="00C522FB">
        <w:rPr>
          <w:rFonts w:cs="Arial"/>
        </w:rPr>
        <w:t xml:space="preserve"> </w:t>
      </w:r>
      <w:r w:rsidR="00C522FB" w:rsidRPr="00B14678">
        <w:rPr>
          <w:rFonts w:cs="Arial"/>
        </w:rPr>
        <w:t>M</w:t>
      </w:r>
      <w:r w:rsidR="00C522FB">
        <w:rPr>
          <w:rFonts w:cs="Arial"/>
        </w:rPr>
        <w:t>.</w:t>
      </w:r>
      <w:r w:rsidRPr="00B14678">
        <w:rPr>
          <w:rFonts w:cs="Arial"/>
        </w:rPr>
        <w:t>, Herrmann</w:t>
      </w:r>
      <w:r w:rsidR="00C522FB" w:rsidRPr="00C522FB">
        <w:rPr>
          <w:rFonts w:cs="Arial"/>
        </w:rPr>
        <w:t xml:space="preserve"> </w:t>
      </w:r>
      <w:r w:rsidR="00C522FB" w:rsidRPr="00B14678">
        <w:rPr>
          <w:rFonts w:cs="Arial"/>
        </w:rPr>
        <w:t>J</w:t>
      </w:r>
      <w:r w:rsidR="00C522FB">
        <w:rPr>
          <w:rFonts w:cs="Arial"/>
        </w:rPr>
        <w:t>.</w:t>
      </w:r>
      <w:r w:rsidR="00C522FB" w:rsidRPr="00B14678">
        <w:rPr>
          <w:rFonts w:cs="Arial"/>
        </w:rPr>
        <w:t xml:space="preserve"> M</w:t>
      </w:r>
      <w:r w:rsidRPr="00B14678">
        <w:rPr>
          <w:rFonts w:cs="Arial"/>
        </w:rPr>
        <w:t>. s.d. «Sol-Gel Preparation of Photocatalytic TiO2 Films on Polymer Substrates», 12.</w:t>
      </w:r>
    </w:p>
    <w:p w14:paraId="047BFE86" w14:textId="24C7D616" w:rsidR="00B14678" w:rsidRPr="00B14678" w:rsidRDefault="00B14678" w:rsidP="00B14678">
      <w:pPr>
        <w:pStyle w:val="Bibliografia"/>
        <w:rPr>
          <w:rFonts w:cs="Arial"/>
        </w:rPr>
      </w:pPr>
      <w:r w:rsidRPr="00B14678">
        <w:rPr>
          <w:rFonts w:cs="Arial"/>
        </w:rPr>
        <w:t xml:space="preserve">Li, </w:t>
      </w:r>
      <w:proofErr w:type="spellStart"/>
      <w:r w:rsidRPr="00B14678">
        <w:rPr>
          <w:rFonts w:cs="Arial"/>
        </w:rPr>
        <w:t>Sifang</w:t>
      </w:r>
      <w:proofErr w:type="spellEnd"/>
      <w:r w:rsidRPr="00B14678">
        <w:rPr>
          <w:rFonts w:cs="Arial"/>
        </w:rPr>
        <w:t xml:space="preserve">, </w:t>
      </w:r>
      <w:proofErr w:type="spellStart"/>
      <w:r w:rsidRPr="00B14678">
        <w:rPr>
          <w:rFonts w:cs="Arial"/>
        </w:rPr>
        <w:t>Guoliang</w:t>
      </w:r>
      <w:proofErr w:type="spellEnd"/>
      <w:r w:rsidRPr="00B14678">
        <w:rPr>
          <w:rFonts w:cs="Arial"/>
        </w:rPr>
        <w:t xml:space="preserve"> Ye, </w:t>
      </w:r>
      <w:proofErr w:type="spellStart"/>
      <w:r w:rsidRPr="00B14678">
        <w:rPr>
          <w:rFonts w:cs="Arial"/>
        </w:rPr>
        <w:t>Guoqin</w:t>
      </w:r>
      <w:proofErr w:type="spellEnd"/>
      <w:r w:rsidRPr="00B14678">
        <w:rPr>
          <w:rFonts w:cs="Arial"/>
        </w:rPr>
        <w:t xml:space="preserve"> Chen. 2009. «Low-Temperature Preparation and Characterization of Nanocrystalline Anatase TiO </w:t>
      </w:r>
      <w:r w:rsidRPr="00B14678">
        <w:rPr>
          <w:rFonts w:cs="Arial"/>
          <w:vertAlign w:val="subscript"/>
        </w:rPr>
        <w:t>2</w:t>
      </w:r>
      <w:r w:rsidRPr="00B14678">
        <w:rPr>
          <w:rFonts w:cs="Arial"/>
        </w:rPr>
        <w:t xml:space="preserve">». </w:t>
      </w:r>
      <w:r w:rsidRPr="00B14678">
        <w:rPr>
          <w:rFonts w:cs="Arial"/>
          <w:i/>
          <w:iCs/>
        </w:rPr>
        <w:t>The Journal of Physical Chemistry C</w:t>
      </w:r>
      <w:r w:rsidRPr="00B14678">
        <w:rPr>
          <w:rFonts w:cs="Arial"/>
        </w:rPr>
        <w:t xml:space="preserve"> 113 (10): 4031–37. https://doi.org/10.1021/jp8076936.</w:t>
      </w:r>
    </w:p>
    <w:p w14:paraId="23E019B2" w14:textId="66DCB648" w:rsidR="00B14678" w:rsidRPr="00B14678" w:rsidRDefault="00B14678" w:rsidP="00B14678">
      <w:pPr>
        <w:pStyle w:val="Bibliografia"/>
        <w:rPr>
          <w:rFonts w:cs="Arial"/>
        </w:rPr>
      </w:pPr>
      <w:r w:rsidRPr="00B14678">
        <w:rPr>
          <w:rFonts w:cs="Arial"/>
        </w:rPr>
        <w:t>Lima M</w:t>
      </w:r>
      <w:r w:rsidR="00C522FB">
        <w:rPr>
          <w:rFonts w:cs="Arial"/>
        </w:rPr>
        <w:t>.</w:t>
      </w:r>
      <w:r w:rsidRPr="00B14678">
        <w:rPr>
          <w:rFonts w:cs="Arial"/>
        </w:rPr>
        <w:t xml:space="preserve"> Fogliato S., Marcos A. Zen V</w:t>
      </w:r>
      <w:r w:rsidR="00C522FB">
        <w:rPr>
          <w:rFonts w:cs="Arial"/>
        </w:rPr>
        <w:t>.</w:t>
      </w:r>
      <w:r w:rsidRPr="00B14678">
        <w:rPr>
          <w:rFonts w:cs="Arial"/>
        </w:rPr>
        <w:t xml:space="preserve">, </w:t>
      </w:r>
      <w:proofErr w:type="spellStart"/>
      <w:r w:rsidR="00C522FB" w:rsidRPr="00B14678">
        <w:rPr>
          <w:rFonts w:cs="Arial"/>
        </w:rPr>
        <w:t>Samios</w:t>
      </w:r>
      <w:proofErr w:type="spellEnd"/>
      <w:r w:rsidR="00C522FB" w:rsidRPr="00B14678">
        <w:rPr>
          <w:rFonts w:cs="Arial"/>
        </w:rPr>
        <w:t xml:space="preserve"> </w:t>
      </w:r>
      <w:r w:rsidRPr="00B14678">
        <w:rPr>
          <w:rFonts w:cs="Arial"/>
        </w:rPr>
        <w:t>D</w:t>
      </w:r>
      <w:r w:rsidR="00C522FB">
        <w:rPr>
          <w:rFonts w:cs="Arial"/>
        </w:rPr>
        <w:t>.</w:t>
      </w:r>
      <w:r w:rsidRPr="00B14678">
        <w:rPr>
          <w:rFonts w:cs="Arial"/>
        </w:rPr>
        <w:t xml:space="preserve"> 2002. «Crystallinity Changes in Plastically Deformed Isotactic Polypropylene Evaluated by X-Ray Diffraction and Differential Scanning Calorimetry Methods». </w:t>
      </w:r>
      <w:r w:rsidRPr="00B14678">
        <w:rPr>
          <w:rFonts w:cs="Arial"/>
          <w:i/>
          <w:iCs/>
        </w:rPr>
        <w:t>Journal of Polymer Science Part B: Polymer Physics</w:t>
      </w:r>
      <w:r w:rsidRPr="00B14678">
        <w:rPr>
          <w:rFonts w:cs="Arial"/>
        </w:rPr>
        <w:t xml:space="preserve"> 40 (9): 896–903. https://doi.org/10.1002/polb.10159.</w:t>
      </w:r>
    </w:p>
    <w:p w14:paraId="67469249" w14:textId="413CB80F" w:rsidR="00B14678" w:rsidRPr="00B14678" w:rsidRDefault="00B14678" w:rsidP="00B14678">
      <w:pPr>
        <w:pStyle w:val="Bibliografia"/>
        <w:rPr>
          <w:rFonts w:cs="Arial"/>
        </w:rPr>
      </w:pPr>
      <w:r w:rsidRPr="00B14678">
        <w:rPr>
          <w:rFonts w:cs="Arial"/>
        </w:rPr>
        <w:t>Mancuso A</w:t>
      </w:r>
      <w:r w:rsidR="00C522FB">
        <w:rPr>
          <w:rFonts w:cs="Arial"/>
        </w:rPr>
        <w:t>.</w:t>
      </w:r>
      <w:r w:rsidRPr="00B14678">
        <w:rPr>
          <w:rFonts w:cs="Arial"/>
        </w:rPr>
        <w:t>, Sacco O</w:t>
      </w:r>
      <w:r w:rsidR="00C522FB">
        <w:rPr>
          <w:rFonts w:cs="Arial"/>
        </w:rPr>
        <w:t>.</w:t>
      </w:r>
      <w:r w:rsidRPr="00B14678">
        <w:rPr>
          <w:rFonts w:cs="Arial"/>
        </w:rPr>
        <w:t>, Vaiano V</w:t>
      </w:r>
      <w:r w:rsidR="00C522FB">
        <w:rPr>
          <w:rFonts w:cs="Arial"/>
        </w:rPr>
        <w:t>.</w:t>
      </w:r>
      <w:r w:rsidRPr="00B14678">
        <w:rPr>
          <w:rFonts w:cs="Arial"/>
        </w:rPr>
        <w:t xml:space="preserve">, </w:t>
      </w:r>
      <w:proofErr w:type="spellStart"/>
      <w:r w:rsidRPr="00B14678">
        <w:rPr>
          <w:rFonts w:cs="Arial"/>
        </w:rPr>
        <w:t>Sannino</w:t>
      </w:r>
      <w:proofErr w:type="spellEnd"/>
      <w:r w:rsidRPr="00B14678">
        <w:rPr>
          <w:rFonts w:cs="Arial"/>
        </w:rPr>
        <w:t xml:space="preserve"> D</w:t>
      </w:r>
      <w:r w:rsidR="00C522FB">
        <w:rPr>
          <w:rFonts w:cs="Arial"/>
        </w:rPr>
        <w:t>.</w:t>
      </w:r>
      <w:r w:rsidRPr="00B14678">
        <w:rPr>
          <w:rFonts w:cs="Arial"/>
        </w:rPr>
        <w:t xml:space="preserve">, </w:t>
      </w:r>
      <w:proofErr w:type="spellStart"/>
      <w:r w:rsidRPr="00B14678">
        <w:rPr>
          <w:rFonts w:cs="Arial"/>
        </w:rPr>
        <w:t>Venditto</w:t>
      </w:r>
      <w:proofErr w:type="spellEnd"/>
      <w:r w:rsidRPr="00B14678">
        <w:rPr>
          <w:rFonts w:cs="Arial"/>
        </w:rPr>
        <w:t xml:space="preserve"> V</w:t>
      </w:r>
      <w:r w:rsidR="00C522FB">
        <w:rPr>
          <w:rFonts w:cs="Arial"/>
        </w:rPr>
        <w:t>.</w:t>
      </w:r>
      <w:r w:rsidRPr="00B14678">
        <w:rPr>
          <w:rFonts w:cs="Arial"/>
        </w:rPr>
        <w:t xml:space="preserve">, </w:t>
      </w:r>
      <w:proofErr w:type="spellStart"/>
      <w:r w:rsidRPr="00B14678">
        <w:rPr>
          <w:rFonts w:cs="Arial"/>
        </w:rPr>
        <w:t>Pragliola</w:t>
      </w:r>
      <w:proofErr w:type="spellEnd"/>
      <w:r w:rsidRPr="00B14678">
        <w:rPr>
          <w:rFonts w:cs="Arial"/>
        </w:rPr>
        <w:t xml:space="preserve"> S</w:t>
      </w:r>
      <w:r w:rsidR="00C522FB">
        <w:rPr>
          <w:rFonts w:cs="Arial"/>
        </w:rPr>
        <w:t>.</w:t>
      </w:r>
      <w:r w:rsidRPr="00B14678">
        <w:rPr>
          <w:rFonts w:cs="Arial"/>
        </w:rPr>
        <w:t xml:space="preserve">, </w:t>
      </w:r>
      <w:proofErr w:type="spellStart"/>
      <w:r w:rsidRPr="00B14678">
        <w:rPr>
          <w:rFonts w:cs="Arial"/>
        </w:rPr>
        <w:t>Morante</w:t>
      </w:r>
      <w:proofErr w:type="spellEnd"/>
      <w:r w:rsidRPr="00B14678">
        <w:rPr>
          <w:rFonts w:cs="Arial"/>
        </w:rPr>
        <w:t xml:space="preserve"> N. 2021. «Visible Light Active Fe-N Codoped TiO</w:t>
      </w:r>
      <w:r w:rsidRPr="00C522FB">
        <w:rPr>
          <w:rFonts w:cs="Arial"/>
          <w:vertAlign w:val="subscript"/>
        </w:rPr>
        <w:t>2</w:t>
      </w:r>
      <w:r w:rsidRPr="00B14678">
        <w:rPr>
          <w:rFonts w:cs="Arial"/>
        </w:rPr>
        <w:t xml:space="preserve"> Synthesized through Sol Gel Method: Influence of Operating Conditions on Photocatalytic Performances». </w:t>
      </w:r>
      <w:r w:rsidRPr="00B14678">
        <w:rPr>
          <w:rFonts w:cs="Arial"/>
          <w:i/>
          <w:iCs/>
        </w:rPr>
        <w:t>Chemical Engineering Transactions</w:t>
      </w:r>
      <w:r w:rsidRPr="00B14678">
        <w:rPr>
          <w:rFonts w:cs="Arial"/>
        </w:rPr>
        <w:t xml:space="preserve"> 86 (giugno): 565–70. https://doi.org/10.3303/CET2186095.</w:t>
      </w:r>
    </w:p>
    <w:p w14:paraId="1966E572" w14:textId="7EDDB107" w:rsidR="00B14678" w:rsidRPr="00B14678" w:rsidRDefault="00B14678" w:rsidP="00B14678">
      <w:pPr>
        <w:pStyle w:val="Bibliografia"/>
        <w:rPr>
          <w:rFonts w:cs="Arial"/>
        </w:rPr>
      </w:pPr>
      <w:proofErr w:type="spellStart"/>
      <w:r w:rsidRPr="00B14678">
        <w:rPr>
          <w:rFonts w:cs="Arial"/>
        </w:rPr>
        <w:t>Peiró</w:t>
      </w:r>
      <w:proofErr w:type="spellEnd"/>
      <w:r w:rsidR="00C522FB">
        <w:rPr>
          <w:rFonts w:cs="Arial"/>
        </w:rPr>
        <w:t xml:space="preserve"> </w:t>
      </w:r>
      <w:r w:rsidRPr="00B14678">
        <w:rPr>
          <w:rFonts w:cs="Arial"/>
        </w:rPr>
        <w:t>A</w:t>
      </w:r>
      <w:r w:rsidR="00C522FB">
        <w:rPr>
          <w:rFonts w:cs="Arial"/>
        </w:rPr>
        <w:t>.</w:t>
      </w:r>
      <w:r w:rsidRPr="00B14678">
        <w:rPr>
          <w:rFonts w:cs="Arial"/>
        </w:rPr>
        <w:t xml:space="preserve"> M., Peral</w:t>
      </w:r>
      <w:r w:rsidR="00C522FB">
        <w:rPr>
          <w:rFonts w:cs="Arial"/>
        </w:rPr>
        <w:t xml:space="preserve"> J.</w:t>
      </w:r>
      <w:r w:rsidRPr="00B14678">
        <w:rPr>
          <w:rFonts w:cs="Arial"/>
        </w:rPr>
        <w:t>, Concepción D</w:t>
      </w:r>
      <w:r w:rsidR="00C522FB">
        <w:rPr>
          <w:rFonts w:cs="Arial"/>
        </w:rPr>
        <w:t>.</w:t>
      </w:r>
      <w:r w:rsidRPr="00B14678">
        <w:rPr>
          <w:rFonts w:cs="Arial"/>
        </w:rPr>
        <w:t>, Xavier D</w:t>
      </w:r>
      <w:r w:rsidR="00C522FB">
        <w:rPr>
          <w:rFonts w:cs="Arial"/>
        </w:rPr>
        <w:t>.</w:t>
      </w:r>
      <w:r w:rsidRPr="00B14678">
        <w:rPr>
          <w:rFonts w:cs="Arial"/>
        </w:rPr>
        <w:t xml:space="preserve">, </w:t>
      </w:r>
      <w:proofErr w:type="spellStart"/>
      <w:r w:rsidRPr="00B14678">
        <w:rPr>
          <w:rFonts w:cs="Arial"/>
        </w:rPr>
        <w:t>Ayllón</w:t>
      </w:r>
      <w:proofErr w:type="spellEnd"/>
      <w:r w:rsidR="00C522FB" w:rsidRPr="00C522FB">
        <w:rPr>
          <w:rFonts w:cs="Arial"/>
        </w:rPr>
        <w:t xml:space="preserve"> </w:t>
      </w:r>
      <w:r w:rsidR="00C522FB" w:rsidRPr="00B14678">
        <w:rPr>
          <w:rFonts w:cs="Arial"/>
        </w:rPr>
        <w:t>J</w:t>
      </w:r>
      <w:r w:rsidR="00C522FB">
        <w:rPr>
          <w:rFonts w:cs="Arial"/>
        </w:rPr>
        <w:t>.</w:t>
      </w:r>
      <w:r w:rsidR="00C522FB" w:rsidRPr="00B14678">
        <w:rPr>
          <w:rFonts w:cs="Arial"/>
        </w:rPr>
        <w:t>A.</w:t>
      </w:r>
      <w:r w:rsidRPr="00B14678">
        <w:rPr>
          <w:rFonts w:cs="Arial"/>
        </w:rPr>
        <w:t xml:space="preserve">.2001. «Low-Temperature Deposition of TiO </w:t>
      </w:r>
      <w:r w:rsidRPr="00B14678">
        <w:rPr>
          <w:rFonts w:cs="Arial"/>
          <w:vertAlign w:val="subscript"/>
        </w:rPr>
        <w:t>2</w:t>
      </w:r>
      <w:r w:rsidRPr="00B14678">
        <w:rPr>
          <w:rFonts w:cs="Arial"/>
        </w:rPr>
        <w:t xml:space="preserve"> Thin Films with Photocatalytic Activity from Colloidal Anatase Aqueous Solutions». </w:t>
      </w:r>
      <w:r w:rsidRPr="00B14678">
        <w:rPr>
          <w:rFonts w:cs="Arial"/>
          <w:i/>
          <w:iCs/>
        </w:rPr>
        <w:t>Chemistry of Materials</w:t>
      </w:r>
      <w:r w:rsidRPr="00B14678">
        <w:rPr>
          <w:rFonts w:cs="Arial"/>
        </w:rPr>
        <w:t xml:space="preserve"> 13 (8): 2567–73. https://doi.org/10.1021/cm0012419.</w:t>
      </w:r>
    </w:p>
    <w:p w14:paraId="1B7D019C" w14:textId="0C9C0102" w:rsidR="00B14678" w:rsidRPr="00B14678" w:rsidRDefault="00B14678" w:rsidP="00B14678">
      <w:pPr>
        <w:pStyle w:val="Bibliografia"/>
        <w:rPr>
          <w:rFonts w:cs="Arial"/>
        </w:rPr>
      </w:pPr>
      <w:proofErr w:type="spellStart"/>
      <w:r w:rsidRPr="00B14678">
        <w:rPr>
          <w:rFonts w:cs="Arial"/>
        </w:rPr>
        <w:t>Pelaez</w:t>
      </w:r>
      <w:proofErr w:type="spellEnd"/>
      <w:r w:rsidR="000F7989">
        <w:rPr>
          <w:rFonts w:cs="Arial"/>
        </w:rPr>
        <w:t xml:space="preserve"> M.</w:t>
      </w:r>
      <w:r w:rsidRPr="00B14678">
        <w:rPr>
          <w:rFonts w:cs="Arial"/>
        </w:rPr>
        <w:t>, Nolan</w:t>
      </w:r>
      <w:r w:rsidR="000F7989" w:rsidRPr="000F7989">
        <w:rPr>
          <w:rFonts w:cs="Arial"/>
        </w:rPr>
        <w:t xml:space="preserve"> </w:t>
      </w:r>
      <w:r w:rsidR="000F7989" w:rsidRPr="00B14678">
        <w:rPr>
          <w:rFonts w:cs="Arial"/>
        </w:rPr>
        <w:t>N</w:t>
      </w:r>
      <w:r w:rsidR="000F7989">
        <w:rPr>
          <w:rFonts w:cs="Arial"/>
        </w:rPr>
        <w:t>.</w:t>
      </w:r>
      <w:r w:rsidR="000F7989" w:rsidRPr="00B14678">
        <w:rPr>
          <w:rFonts w:cs="Arial"/>
        </w:rPr>
        <w:t>T.</w:t>
      </w:r>
      <w:r w:rsidRPr="00B14678">
        <w:rPr>
          <w:rFonts w:cs="Arial"/>
        </w:rPr>
        <w:t>, Pillai</w:t>
      </w:r>
      <w:r w:rsidR="000F7989" w:rsidRPr="000F7989">
        <w:rPr>
          <w:rFonts w:cs="Arial"/>
        </w:rPr>
        <w:t xml:space="preserve"> </w:t>
      </w:r>
      <w:r w:rsidR="000F7989" w:rsidRPr="00B14678">
        <w:rPr>
          <w:rFonts w:cs="Arial"/>
        </w:rPr>
        <w:t>S</w:t>
      </w:r>
      <w:r w:rsidR="000F7989">
        <w:rPr>
          <w:rFonts w:cs="Arial"/>
        </w:rPr>
        <w:t>.</w:t>
      </w:r>
      <w:r w:rsidR="000F7989" w:rsidRPr="00B14678">
        <w:rPr>
          <w:rFonts w:cs="Arial"/>
        </w:rPr>
        <w:t xml:space="preserve"> C.</w:t>
      </w:r>
      <w:r w:rsidRPr="00B14678">
        <w:rPr>
          <w:rFonts w:cs="Arial"/>
        </w:rPr>
        <w:t xml:space="preserve">, </w:t>
      </w:r>
      <w:proofErr w:type="spellStart"/>
      <w:r w:rsidRPr="00B14678">
        <w:rPr>
          <w:rFonts w:cs="Arial"/>
        </w:rPr>
        <w:t>Seery</w:t>
      </w:r>
      <w:proofErr w:type="spellEnd"/>
      <w:r w:rsidR="000F7989" w:rsidRPr="000F7989">
        <w:rPr>
          <w:rFonts w:cs="Arial"/>
        </w:rPr>
        <w:t xml:space="preserve"> </w:t>
      </w:r>
      <w:r w:rsidR="000F7989" w:rsidRPr="00B14678">
        <w:rPr>
          <w:rFonts w:cs="Arial"/>
        </w:rPr>
        <w:t>M</w:t>
      </w:r>
      <w:r w:rsidR="000F7989">
        <w:rPr>
          <w:rFonts w:cs="Arial"/>
        </w:rPr>
        <w:t>.</w:t>
      </w:r>
      <w:r w:rsidR="000F7989" w:rsidRPr="00B14678">
        <w:rPr>
          <w:rFonts w:cs="Arial"/>
        </w:rPr>
        <w:t xml:space="preserve"> K.</w:t>
      </w:r>
      <w:r w:rsidRPr="00B14678">
        <w:rPr>
          <w:rFonts w:cs="Arial"/>
        </w:rPr>
        <w:t xml:space="preserve">, </w:t>
      </w:r>
      <w:proofErr w:type="spellStart"/>
      <w:r w:rsidRPr="00B14678">
        <w:rPr>
          <w:rFonts w:cs="Arial"/>
        </w:rPr>
        <w:t>Falaras</w:t>
      </w:r>
      <w:proofErr w:type="spellEnd"/>
      <w:r w:rsidR="000F7989">
        <w:rPr>
          <w:rFonts w:cs="Arial"/>
        </w:rPr>
        <w:t xml:space="preserve"> P.</w:t>
      </w:r>
      <w:r w:rsidRPr="00B14678">
        <w:rPr>
          <w:rFonts w:cs="Arial"/>
        </w:rPr>
        <w:t xml:space="preserve">, </w:t>
      </w:r>
      <w:proofErr w:type="spellStart"/>
      <w:r w:rsidRPr="00B14678">
        <w:rPr>
          <w:rFonts w:cs="Arial"/>
        </w:rPr>
        <w:t>Kontos</w:t>
      </w:r>
      <w:proofErr w:type="spellEnd"/>
      <w:r w:rsidR="000F7989" w:rsidRPr="00B14678">
        <w:rPr>
          <w:rFonts w:cs="Arial"/>
        </w:rPr>
        <w:t xml:space="preserve"> A</w:t>
      </w:r>
      <w:r w:rsidR="000F7989">
        <w:rPr>
          <w:rFonts w:cs="Arial"/>
        </w:rPr>
        <w:t>.</w:t>
      </w:r>
      <w:r w:rsidR="000F7989" w:rsidRPr="00B14678">
        <w:rPr>
          <w:rFonts w:cs="Arial"/>
        </w:rPr>
        <w:t>G.</w:t>
      </w:r>
      <w:r w:rsidRPr="00B14678">
        <w:rPr>
          <w:rFonts w:cs="Arial"/>
        </w:rPr>
        <w:t>, Dunlop</w:t>
      </w:r>
      <w:r w:rsidR="000F7989" w:rsidRPr="000F7989">
        <w:rPr>
          <w:rFonts w:cs="Arial"/>
        </w:rPr>
        <w:t xml:space="preserve"> </w:t>
      </w:r>
      <w:r w:rsidR="000F7989" w:rsidRPr="00B14678">
        <w:rPr>
          <w:rFonts w:cs="Arial"/>
        </w:rPr>
        <w:t>P</w:t>
      </w:r>
      <w:r w:rsidR="000F7989">
        <w:rPr>
          <w:rFonts w:cs="Arial"/>
        </w:rPr>
        <w:t>.</w:t>
      </w:r>
      <w:r w:rsidR="000F7989" w:rsidRPr="00B14678">
        <w:rPr>
          <w:rFonts w:cs="Arial"/>
        </w:rPr>
        <w:t>S.M.</w:t>
      </w:r>
      <w:r w:rsidRPr="00B14678">
        <w:rPr>
          <w:rFonts w:cs="Arial"/>
        </w:rPr>
        <w:t xml:space="preserve">, et al. 2012. «A Review on the Visible Light Active Titanium Dioxide Photocatalysts for Environmental Applications». </w:t>
      </w:r>
      <w:r w:rsidRPr="00B14678">
        <w:rPr>
          <w:rFonts w:cs="Arial"/>
          <w:i/>
          <w:iCs/>
        </w:rPr>
        <w:t>Applied Catalysis B: Environmental</w:t>
      </w:r>
      <w:r w:rsidRPr="00B14678">
        <w:rPr>
          <w:rFonts w:cs="Arial"/>
        </w:rPr>
        <w:t xml:space="preserve"> 125 (agosto): 331–49. https://doi.org/10.1016/j.apcatb.2012.05.036.</w:t>
      </w:r>
    </w:p>
    <w:p w14:paraId="25B3842E" w14:textId="1930B518" w:rsidR="00B14678" w:rsidRPr="00B14678" w:rsidRDefault="00B14678" w:rsidP="00B14678">
      <w:pPr>
        <w:pStyle w:val="Bibliografia"/>
        <w:rPr>
          <w:rFonts w:cs="Arial"/>
        </w:rPr>
      </w:pPr>
      <w:r w:rsidRPr="00B14678">
        <w:rPr>
          <w:rFonts w:cs="Arial"/>
        </w:rPr>
        <w:t>Rescigno</w:t>
      </w:r>
      <w:r w:rsidR="00C522FB">
        <w:rPr>
          <w:rFonts w:cs="Arial"/>
        </w:rPr>
        <w:t xml:space="preserve"> </w:t>
      </w:r>
      <w:r w:rsidRPr="00B14678">
        <w:rPr>
          <w:rFonts w:cs="Arial"/>
        </w:rPr>
        <w:t>R</w:t>
      </w:r>
      <w:r w:rsidR="00C522FB">
        <w:rPr>
          <w:rFonts w:cs="Arial"/>
        </w:rPr>
        <w:t>.</w:t>
      </w:r>
      <w:r w:rsidRPr="00B14678">
        <w:rPr>
          <w:rFonts w:cs="Arial"/>
        </w:rPr>
        <w:t>, Sacco</w:t>
      </w:r>
      <w:r w:rsidR="00C522FB">
        <w:rPr>
          <w:rFonts w:cs="Arial"/>
        </w:rPr>
        <w:t xml:space="preserve"> O.</w:t>
      </w:r>
      <w:r w:rsidRPr="00B14678">
        <w:rPr>
          <w:rFonts w:cs="Arial"/>
        </w:rPr>
        <w:t xml:space="preserve">, </w:t>
      </w:r>
      <w:proofErr w:type="spellStart"/>
      <w:r w:rsidRPr="00B14678">
        <w:rPr>
          <w:rFonts w:cs="Arial"/>
        </w:rPr>
        <w:t>Venditto</w:t>
      </w:r>
      <w:proofErr w:type="spellEnd"/>
      <w:r w:rsidR="00C522FB">
        <w:rPr>
          <w:rFonts w:cs="Arial"/>
        </w:rPr>
        <w:t xml:space="preserve"> V.</w:t>
      </w:r>
      <w:r w:rsidRPr="00B14678">
        <w:rPr>
          <w:rFonts w:cs="Arial"/>
        </w:rPr>
        <w:t>, Fusco</w:t>
      </w:r>
      <w:r w:rsidR="00C522FB">
        <w:rPr>
          <w:rFonts w:cs="Arial"/>
        </w:rPr>
        <w:t xml:space="preserve"> A.</w:t>
      </w:r>
      <w:r w:rsidRPr="00B14678">
        <w:rPr>
          <w:rFonts w:cs="Arial"/>
        </w:rPr>
        <w:t>, Donnarumma</w:t>
      </w:r>
      <w:r w:rsidR="00C522FB">
        <w:rPr>
          <w:rFonts w:cs="Arial"/>
        </w:rPr>
        <w:t xml:space="preserve"> G.</w:t>
      </w:r>
      <w:r w:rsidRPr="00B14678">
        <w:rPr>
          <w:rFonts w:cs="Arial"/>
        </w:rPr>
        <w:t xml:space="preserve">, </w:t>
      </w:r>
      <w:proofErr w:type="spellStart"/>
      <w:r w:rsidRPr="00B14678">
        <w:rPr>
          <w:rFonts w:cs="Arial"/>
        </w:rPr>
        <w:t>Lettieri</w:t>
      </w:r>
      <w:proofErr w:type="spellEnd"/>
      <w:r w:rsidR="00C522FB">
        <w:rPr>
          <w:rFonts w:cs="Arial"/>
        </w:rPr>
        <w:t xml:space="preserve"> M.</w:t>
      </w:r>
      <w:r w:rsidRPr="00B14678">
        <w:rPr>
          <w:rFonts w:cs="Arial"/>
        </w:rPr>
        <w:t xml:space="preserve">, </w:t>
      </w:r>
      <w:proofErr w:type="spellStart"/>
      <w:r w:rsidRPr="00B14678">
        <w:rPr>
          <w:rFonts w:cs="Arial"/>
        </w:rPr>
        <w:t>Fittipaldi</w:t>
      </w:r>
      <w:proofErr w:type="spellEnd"/>
      <w:r w:rsidR="00C522FB">
        <w:rPr>
          <w:rFonts w:cs="Arial"/>
        </w:rPr>
        <w:t xml:space="preserve"> R.</w:t>
      </w:r>
      <w:r w:rsidRPr="00B14678">
        <w:rPr>
          <w:rFonts w:cs="Arial"/>
        </w:rPr>
        <w:t>, Vaiano</w:t>
      </w:r>
      <w:r w:rsidR="00C522FB">
        <w:rPr>
          <w:rFonts w:cs="Arial"/>
        </w:rPr>
        <w:t xml:space="preserve"> </w:t>
      </w:r>
      <w:proofErr w:type="gramStart"/>
      <w:r w:rsidR="00C522FB">
        <w:rPr>
          <w:rFonts w:cs="Arial"/>
        </w:rPr>
        <w:t>V.</w:t>
      </w:r>
      <w:r w:rsidRPr="00B14678">
        <w:rPr>
          <w:rFonts w:cs="Arial"/>
        </w:rPr>
        <w:t>.</w:t>
      </w:r>
      <w:proofErr w:type="gramEnd"/>
      <w:r w:rsidRPr="00B14678">
        <w:rPr>
          <w:rFonts w:cs="Arial"/>
        </w:rPr>
        <w:t xml:space="preserve"> 2023. «Photocatalytic Activity of P-Doped TiO2 Photocatalyst». </w:t>
      </w:r>
      <w:r w:rsidRPr="00B14678">
        <w:rPr>
          <w:rFonts w:cs="Arial"/>
          <w:i/>
          <w:iCs/>
        </w:rPr>
        <w:t>Photochemical &amp; Photobiological Sciences</w:t>
      </w:r>
      <w:r w:rsidRPr="00B14678">
        <w:rPr>
          <w:rFonts w:cs="Arial"/>
        </w:rPr>
        <w:t>, gennaio. https://doi.org/10.1007/s43630-023-00363-y.</w:t>
      </w:r>
    </w:p>
    <w:p w14:paraId="72E2AFA0" w14:textId="037222AD" w:rsidR="00B14678" w:rsidRPr="00B14678" w:rsidRDefault="00B14678" w:rsidP="00B14678">
      <w:pPr>
        <w:pStyle w:val="Bibliografia"/>
        <w:rPr>
          <w:rFonts w:cs="Arial"/>
        </w:rPr>
      </w:pPr>
      <w:r w:rsidRPr="00B14678">
        <w:rPr>
          <w:rFonts w:cs="Arial"/>
        </w:rPr>
        <w:t>Sacco</w:t>
      </w:r>
      <w:r w:rsidR="00C522FB">
        <w:rPr>
          <w:rFonts w:cs="Arial"/>
        </w:rPr>
        <w:t xml:space="preserve"> </w:t>
      </w:r>
      <w:r w:rsidRPr="00B14678">
        <w:rPr>
          <w:rFonts w:cs="Arial"/>
        </w:rPr>
        <w:t>O</w:t>
      </w:r>
      <w:r w:rsidR="00541C47">
        <w:rPr>
          <w:rFonts w:cs="Arial"/>
        </w:rPr>
        <w:t>.</w:t>
      </w:r>
      <w:r w:rsidRPr="00B14678">
        <w:rPr>
          <w:rFonts w:cs="Arial"/>
        </w:rPr>
        <w:t xml:space="preserve">, </w:t>
      </w:r>
      <w:proofErr w:type="spellStart"/>
      <w:r w:rsidRPr="00B14678">
        <w:rPr>
          <w:rFonts w:cs="Arial"/>
        </w:rPr>
        <w:t>Sannino</w:t>
      </w:r>
      <w:proofErr w:type="spellEnd"/>
      <w:r w:rsidR="00C522FB">
        <w:rPr>
          <w:rFonts w:cs="Arial"/>
        </w:rPr>
        <w:t xml:space="preserve"> D</w:t>
      </w:r>
      <w:r w:rsidR="000F7989">
        <w:rPr>
          <w:rFonts w:cs="Arial"/>
        </w:rPr>
        <w:t>.</w:t>
      </w:r>
      <w:r w:rsidRPr="00B14678">
        <w:rPr>
          <w:rFonts w:cs="Arial"/>
        </w:rPr>
        <w:t xml:space="preserve">, </w:t>
      </w:r>
      <w:proofErr w:type="spellStart"/>
      <w:r w:rsidRPr="00B14678">
        <w:rPr>
          <w:rFonts w:cs="Arial"/>
        </w:rPr>
        <w:t>Matarangolo</w:t>
      </w:r>
      <w:proofErr w:type="spellEnd"/>
      <w:r w:rsidR="00C522FB">
        <w:rPr>
          <w:rFonts w:cs="Arial"/>
        </w:rPr>
        <w:t xml:space="preserve"> M.</w:t>
      </w:r>
      <w:r w:rsidRPr="00B14678">
        <w:rPr>
          <w:rFonts w:cs="Arial"/>
        </w:rPr>
        <w:t xml:space="preserve">, </w:t>
      </w:r>
      <w:bookmarkStart w:id="6" w:name="_GoBack"/>
      <w:bookmarkEnd w:id="6"/>
      <w:r w:rsidRPr="00B14678">
        <w:rPr>
          <w:rFonts w:cs="Arial"/>
        </w:rPr>
        <w:t>Vaiano</w:t>
      </w:r>
      <w:r w:rsidR="00C522FB">
        <w:rPr>
          <w:rFonts w:cs="Arial"/>
        </w:rPr>
        <w:t xml:space="preserve"> V.</w:t>
      </w:r>
      <w:r w:rsidRPr="00B14678">
        <w:rPr>
          <w:rFonts w:cs="Arial"/>
        </w:rPr>
        <w:t xml:space="preserve"> 2019. «Room Temperature Synthesis of V-Doped TiO2 and Its Photocatalytic Activity in the Removal of Caffeine under UV Irradiation». </w:t>
      </w:r>
      <w:r w:rsidRPr="00B14678">
        <w:rPr>
          <w:rFonts w:cs="Arial"/>
          <w:i/>
          <w:iCs/>
        </w:rPr>
        <w:t>Materials</w:t>
      </w:r>
      <w:r w:rsidRPr="00B14678">
        <w:rPr>
          <w:rFonts w:cs="Arial"/>
        </w:rPr>
        <w:t xml:space="preserve"> 12 (6): 911. https://doi.org/10.3390/ma12060911.</w:t>
      </w:r>
    </w:p>
    <w:p w14:paraId="7D7881EF" w14:textId="36E17C8E" w:rsidR="00B14678" w:rsidRPr="00B14678" w:rsidRDefault="00B14678" w:rsidP="00B14678">
      <w:pPr>
        <w:pStyle w:val="Bibliografia"/>
        <w:rPr>
          <w:rFonts w:cs="Arial"/>
        </w:rPr>
      </w:pPr>
      <w:r w:rsidRPr="00B14678">
        <w:rPr>
          <w:rFonts w:cs="Arial"/>
        </w:rPr>
        <w:t>Sacco O</w:t>
      </w:r>
      <w:r w:rsidR="00C522FB">
        <w:rPr>
          <w:rFonts w:cs="Arial"/>
        </w:rPr>
        <w:t>.</w:t>
      </w:r>
      <w:r w:rsidRPr="00B14678">
        <w:rPr>
          <w:rFonts w:cs="Arial"/>
        </w:rPr>
        <w:t xml:space="preserve">, </w:t>
      </w:r>
      <w:proofErr w:type="spellStart"/>
      <w:r w:rsidRPr="00B14678">
        <w:rPr>
          <w:rFonts w:cs="Arial"/>
        </w:rPr>
        <w:t>Venditto</w:t>
      </w:r>
      <w:proofErr w:type="spellEnd"/>
      <w:r w:rsidRPr="00B14678">
        <w:rPr>
          <w:rFonts w:cs="Arial"/>
        </w:rPr>
        <w:t xml:space="preserve"> V</w:t>
      </w:r>
      <w:r w:rsidR="00C522FB">
        <w:rPr>
          <w:rFonts w:cs="Arial"/>
        </w:rPr>
        <w:t>.</w:t>
      </w:r>
      <w:r w:rsidRPr="00B14678">
        <w:rPr>
          <w:rFonts w:cs="Arial"/>
        </w:rPr>
        <w:t xml:space="preserve">, </w:t>
      </w:r>
      <w:proofErr w:type="spellStart"/>
      <w:r w:rsidRPr="00B14678">
        <w:rPr>
          <w:rFonts w:cs="Arial"/>
        </w:rPr>
        <w:t>Fittipaldi</w:t>
      </w:r>
      <w:proofErr w:type="spellEnd"/>
      <w:r w:rsidRPr="00B14678">
        <w:rPr>
          <w:rFonts w:cs="Arial"/>
        </w:rPr>
        <w:t xml:space="preserve"> R</w:t>
      </w:r>
      <w:r w:rsidR="00C522FB">
        <w:rPr>
          <w:rFonts w:cs="Arial"/>
        </w:rPr>
        <w:t>.</w:t>
      </w:r>
      <w:r w:rsidRPr="00B14678">
        <w:rPr>
          <w:rFonts w:cs="Arial"/>
        </w:rPr>
        <w:t>, Vaiano V</w:t>
      </w:r>
      <w:r w:rsidR="00C522FB">
        <w:rPr>
          <w:rFonts w:cs="Arial"/>
        </w:rPr>
        <w:t>.</w:t>
      </w:r>
      <w:r w:rsidRPr="00B14678">
        <w:rPr>
          <w:rFonts w:cs="Arial"/>
        </w:rPr>
        <w:t>, Daniel C</w:t>
      </w:r>
      <w:r w:rsidR="00C522FB">
        <w:rPr>
          <w:rFonts w:cs="Arial"/>
        </w:rPr>
        <w:t>.</w:t>
      </w:r>
      <w:r w:rsidRPr="00B14678">
        <w:rPr>
          <w:rFonts w:cs="Arial"/>
        </w:rPr>
        <w:t xml:space="preserve"> 2021. «Composite Polymeric Films with Photocatalytic Properties». </w:t>
      </w:r>
      <w:r w:rsidRPr="00B14678">
        <w:rPr>
          <w:rFonts w:cs="Arial"/>
          <w:i/>
          <w:iCs/>
        </w:rPr>
        <w:t>Chemical Engineering Transactions</w:t>
      </w:r>
      <w:r w:rsidRPr="00B14678">
        <w:rPr>
          <w:rFonts w:cs="Arial"/>
        </w:rPr>
        <w:t xml:space="preserve"> 86 (giugno): 571–76. https://doi.org/10.3303/CET2186096.</w:t>
      </w:r>
    </w:p>
    <w:p w14:paraId="131DB4EC" w14:textId="373ECFA8" w:rsidR="00B14678" w:rsidRPr="00B14678" w:rsidRDefault="00B14678" w:rsidP="00B14678">
      <w:pPr>
        <w:pStyle w:val="Bibliografia"/>
        <w:rPr>
          <w:rFonts w:cs="Arial"/>
        </w:rPr>
      </w:pPr>
      <w:r w:rsidRPr="00B14678">
        <w:rPr>
          <w:rFonts w:cs="Arial"/>
        </w:rPr>
        <w:t>Shan, A</w:t>
      </w:r>
      <w:r w:rsidR="000F7989">
        <w:rPr>
          <w:rFonts w:cs="Arial"/>
        </w:rPr>
        <w:t>.</w:t>
      </w:r>
      <w:r w:rsidRPr="00B14678">
        <w:rPr>
          <w:rFonts w:cs="Arial"/>
        </w:rPr>
        <w:t xml:space="preserve"> </w:t>
      </w:r>
      <w:proofErr w:type="spellStart"/>
      <w:proofErr w:type="gramStart"/>
      <w:r w:rsidRPr="00B14678">
        <w:rPr>
          <w:rFonts w:cs="Arial"/>
        </w:rPr>
        <w:t>Y</w:t>
      </w:r>
      <w:r w:rsidR="000F7989">
        <w:rPr>
          <w:rFonts w:cs="Arial"/>
        </w:rPr>
        <w:t>.</w:t>
      </w:r>
      <w:r w:rsidRPr="00B14678">
        <w:rPr>
          <w:rFonts w:cs="Arial"/>
        </w:rPr>
        <w:t>,Ghazi</w:t>
      </w:r>
      <w:proofErr w:type="spellEnd"/>
      <w:proofErr w:type="gramEnd"/>
      <w:r w:rsidR="000F7989">
        <w:rPr>
          <w:rFonts w:cs="Arial"/>
        </w:rPr>
        <w:t xml:space="preserve"> T.I.M.</w:t>
      </w:r>
      <w:r w:rsidRPr="00B14678">
        <w:rPr>
          <w:rFonts w:cs="Arial"/>
        </w:rPr>
        <w:t>, Rashid</w:t>
      </w:r>
      <w:r w:rsidR="000F7989">
        <w:rPr>
          <w:rFonts w:cs="Arial"/>
        </w:rPr>
        <w:t xml:space="preserve"> S.A.</w:t>
      </w:r>
      <w:r w:rsidRPr="00B14678">
        <w:rPr>
          <w:rFonts w:cs="Arial"/>
        </w:rPr>
        <w:t xml:space="preserve">. 2010. «Immobilisation of Titanium Dioxide onto Supporting Materials in Heterogeneous Photocatalysis: A Review». </w:t>
      </w:r>
      <w:r w:rsidRPr="00B14678">
        <w:rPr>
          <w:rFonts w:cs="Arial"/>
          <w:i/>
          <w:iCs/>
        </w:rPr>
        <w:t>Applied Catalysis A: General</w:t>
      </w:r>
      <w:r w:rsidRPr="00B14678">
        <w:rPr>
          <w:rFonts w:cs="Arial"/>
        </w:rPr>
        <w:t xml:space="preserve"> 389 (1–2): 1–8. https://doi.org/10.1016/j.apcata.2010.08.053.</w:t>
      </w:r>
    </w:p>
    <w:p w14:paraId="75B28864" w14:textId="52AF6F53" w:rsidR="00B14678" w:rsidRPr="00B14678" w:rsidRDefault="00B14678" w:rsidP="00B14678">
      <w:pPr>
        <w:pStyle w:val="Bibliografia"/>
        <w:rPr>
          <w:rFonts w:cs="Arial"/>
        </w:rPr>
      </w:pPr>
      <w:r w:rsidRPr="00B14678">
        <w:rPr>
          <w:rFonts w:cs="Arial"/>
        </w:rPr>
        <w:t>S</w:t>
      </w:r>
      <w:r w:rsidR="00C522FB">
        <w:rPr>
          <w:rFonts w:cs="Arial"/>
        </w:rPr>
        <w:t>.</w:t>
      </w:r>
      <w:r w:rsidRPr="00B14678">
        <w:rPr>
          <w:rFonts w:cs="Arial"/>
        </w:rPr>
        <w:t>, Hari M</w:t>
      </w:r>
      <w:r w:rsidR="00C522FB">
        <w:rPr>
          <w:rFonts w:cs="Arial"/>
        </w:rPr>
        <w:t>.</w:t>
      </w:r>
      <w:r w:rsidRPr="00B14678">
        <w:rPr>
          <w:rFonts w:cs="Arial"/>
        </w:rPr>
        <w:t>, P</w:t>
      </w:r>
      <w:r w:rsidR="000F7989">
        <w:rPr>
          <w:rFonts w:cs="Arial"/>
        </w:rPr>
        <w:t>.</w:t>
      </w:r>
      <w:r w:rsidRPr="00B14678">
        <w:rPr>
          <w:rFonts w:cs="Arial"/>
        </w:rPr>
        <w:t>K</w:t>
      </w:r>
      <w:r w:rsidR="000F7989">
        <w:rPr>
          <w:rFonts w:cs="Arial"/>
        </w:rPr>
        <w:t>.</w:t>
      </w:r>
      <w:r w:rsidRPr="00B14678">
        <w:rPr>
          <w:rFonts w:cs="Arial"/>
        </w:rPr>
        <w:t xml:space="preserve"> </w:t>
      </w:r>
      <w:proofErr w:type="spellStart"/>
      <w:r w:rsidR="000F7989" w:rsidRPr="00B14678">
        <w:rPr>
          <w:rFonts w:cs="Arial"/>
        </w:rPr>
        <w:t>Si</w:t>
      </w:r>
      <w:proofErr w:type="spellEnd"/>
      <w:r w:rsidR="000F7989" w:rsidRPr="00B14678">
        <w:rPr>
          <w:rFonts w:cs="Arial"/>
        </w:rPr>
        <w:t>ngh</w:t>
      </w:r>
      <w:r w:rsidR="000F7989" w:rsidRPr="00B14678">
        <w:rPr>
          <w:rFonts w:cs="Arial"/>
        </w:rPr>
        <w:t xml:space="preserve"> </w:t>
      </w:r>
      <w:r w:rsidRPr="00B14678">
        <w:rPr>
          <w:rFonts w:cs="Arial"/>
        </w:rPr>
        <w:t xml:space="preserve">2013. «Polymer-Supported Titanium Dioxide Photocatalysts for Environmental Remediation: A Review». </w:t>
      </w:r>
      <w:r w:rsidRPr="00B14678">
        <w:rPr>
          <w:rFonts w:cs="Arial"/>
          <w:i/>
          <w:iCs/>
        </w:rPr>
        <w:t>Applied Catalysis A: General</w:t>
      </w:r>
      <w:r w:rsidRPr="00B14678">
        <w:rPr>
          <w:rFonts w:cs="Arial"/>
        </w:rPr>
        <w:t xml:space="preserve"> 462–463 (luglio): 178–95. https://doi.org/10.1016/j.apcata.2013.04.039.</w:t>
      </w:r>
    </w:p>
    <w:p w14:paraId="5D27492E" w14:textId="52889FE5" w:rsidR="00B14678" w:rsidRPr="00B14678" w:rsidRDefault="00B14678" w:rsidP="00B14678">
      <w:pPr>
        <w:pStyle w:val="Bibliografia"/>
        <w:rPr>
          <w:rFonts w:cs="Arial"/>
        </w:rPr>
      </w:pPr>
      <w:proofErr w:type="spellStart"/>
      <w:r w:rsidRPr="00B14678">
        <w:rPr>
          <w:rFonts w:cs="Arial"/>
        </w:rPr>
        <w:t>Tsega</w:t>
      </w:r>
      <w:proofErr w:type="spellEnd"/>
      <w:r w:rsidRPr="00B14678">
        <w:rPr>
          <w:rFonts w:cs="Arial"/>
        </w:rPr>
        <w:t xml:space="preserve"> M</w:t>
      </w:r>
      <w:r w:rsidR="000F7989">
        <w:rPr>
          <w:rFonts w:cs="Arial"/>
        </w:rPr>
        <w:t>.</w:t>
      </w:r>
      <w:r w:rsidRPr="00B14678">
        <w:rPr>
          <w:rFonts w:cs="Arial"/>
        </w:rPr>
        <w:t xml:space="preserve">, </w:t>
      </w:r>
      <w:proofErr w:type="spellStart"/>
      <w:r w:rsidRPr="00B14678">
        <w:rPr>
          <w:rFonts w:cs="Arial"/>
        </w:rPr>
        <w:t>Dejene</w:t>
      </w:r>
      <w:proofErr w:type="spellEnd"/>
      <w:r w:rsidR="000F7989" w:rsidRPr="000F7989">
        <w:rPr>
          <w:rFonts w:cs="Arial"/>
        </w:rPr>
        <w:t xml:space="preserve"> </w:t>
      </w:r>
      <w:r w:rsidR="000F7989" w:rsidRPr="00B14678">
        <w:rPr>
          <w:rFonts w:cs="Arial"/>
        </w:rPr>
        <w:t>F.B.</w:t>
      </w:r>
      <w:r w:rsidR="000F7989">
        <w:rPr>
          <w:rFonts w:cs="Arial"/>
        </w:rPr>
        <w:t xml:space="preserve"> </w:t>
      </w:r>
      <w:r w:rsidRPr="00B14678">
        <w:rPr>
          <w:rFonts w:cs="Arial"/>
        </w:rPr>
        <w:t xml:space="preserve">2017. «Influence of Acidic PH on the Formulation of TiO 2 Nanocrystalline Powders with Enhanced Photoluminescence Property». </w:t>
      </w:r>
      <w:r w:rsidRPr="00B14678">
        <w:rPr>
          <w:rFonts w:cs="Arial"/>
          <w:i/>
          <w:iCs/>
        </w:rPr>
        <w:t>Heliyon</w:t>
      </w:r>
      <w:r w:rsidRPr="00B14678">
        <w:rPr>
          <w:rFonts w:cs="Arial"/>
        </w:rPr>
        <w:t xml:space="preserve"> 3 (2): e00246. https://doi.org/10.1016/j.heliyon.2017.e00246.</w:t>
      </w:r>
    </w:p>
    <w:p w14:paraId="472F566F" w14:textId="216CCD5B" w:rsidR="00B14678" w:rsidRPr="00B14678" w:rsidRDefault="00B14678" w:rsidP="00B14678">
      <w:pPr>
        <w:pStyle w:val="Bibliografia"/>
        <w:rPr>
          <w:rFonts w:cs="Arial"/>
        </w:rPr>
      </w:pPr>
      <w:r w:rsidRPr="00B14678">
        <w:rPr>
          <w:rFonts w:cs="Arial"/>
        </w:rPr>
        <w:t>Vaiano V., Sacco</w:t>
      </w:r>
      <w:r w:rsidR="00C522FB" w:rsidRPr="00C522FB">
        <w:rPr>
          <w:rFonts w:cs="Arial"/>
        </w:rPr>
        <w:t xml:space="preserve"> </w:t>
      </w:r>
      <w:r w:rsidR="00C522FB" w:rsidRPr="00B14678">
        <w:rPr>
          <w:rFonts w:cs="Arial"/>
        </w:rPr>
        <w:t>O.</w:t>
      </w:r>
      <w:r w:rsidRPr="00B14678">
        <w:rPr>
          <w:rFonts w:cs="Arial"/>
        </w:rPr>
        <w:t xml:space="preserve">, </w:t>
      </w:r>
      <w:proofErr w:type="spellStart"/>
      <w:r w:rsidRPr="00B14678">
        <w:rPr>
          <w:rFonts w:cs="Arial"/>
        </w:rPr>
        <w:t>Sannino</w:t>
      </w:r>
      <w:proofErr w:type="spellEnd"/>
      <w:r w:rsidR="00C522FB" w:rsidRPr="00C522FB">
        <w:rPr>
          <w:rFonts w:cs="Arial"/>
        </w:rPr>
        <w:t xml:space="preserve"> </w:t>
      </w:r>
      <w:r w:rsidR="00C522FB" w:rsidRPr="00B14678">
        <w:rPr>
          <w:rFonts w:cs="Arial"/>
        </w:rPr>
        <w:t>D.</w:t>
      </w:r>
      <w:r w:rsidRPr="00B14678">
        <w:rPr>
          <w:rFonts w:cs="Arial"/>
        </w:rPr>
        <w:t xml:space="preserve">, </w:t>
      </w:r>
      <w:proofErr w:type="spellStart"/>
      <w:r w:rsidRPr="00B14678">
        <w:rPr>
          <w:rFonts w:cs="Arial"/>
        </w:rPr>
        <w:t>Ciambelli</w:t>
      </w:r>
      <w:proofErr w:type="spellEnd"/>
      <w:r w:rsidR="00C522FB" w:rsidRPr="00C522FB">
        <w:rPr>
          <w:rFonts w:cs="Arial"/>
        </w:rPr>
        <w:t xml:space="preserve"> </w:t>
      </w:r>
      <w:r w:rsidR="00C522FB" w:rsidRPr="00B14678">
        <w:rPr>
          <w:rFonts w:cs="Arial"/>
        </w:rPr>
        <w:t>P.</w:t>
      </w:r>
      <w:r w:rsidRPr="00B14678">
        <w:rPr>
          <w:rFonts w:cs="Arial"/>
        </w:rPr>
        <w:t xml:space="preserve"> 2015. «Nanostructured N-Doped TiO2 Coated on Glass Spheres for the Photocatalytic Removal of Organic Dyes under UV or Visible Light Irradiation». </w:t>
      </w:r>
      <w:r w:rsidRPr="00B14678">
        <w:rPr>
          <w:rFonts w:cs="Arial"/>
          <w:i/>
          <w:iCs/>
        </w:rPr>
        <w:t>Applied Catalysis B: Environmental</w:t>
      </w:r>
      <w:r w:rsidRPr="00B14678">
        <w:rPr>
          <w:rFonts w:cs="Arial"/>
        </w:rPr>
        <w:t xml:space="preserve"> 170–171 (luglio): 153–61. https://doi.org/10.1016/j.apcatb.2015.01.039.</w:t>
      </w:r>
    </w:p>
    <w:p w14:paraId="0B001BF8" w14:textId="2F35A887" w:rsidR="004628D2" w:rsidRDefault="00ED156B" w:rsidP="00FA5F5F">
      <w:pPr>
        <w:pStyle w:val="CETHeading1"/>
        <w:numPr>
          <w:ilvl w:val="0"/>
          <w:numId w:val="0"/>
        </w:numPr>
      </w:pPr>
      <w:r>
        <w:fldChar w:fldCharType="end"/>
      </w:r>
    </w:p>
    <w:sectPr w:rsidR="004628D2" w:rsidSect="00E4527E">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658B73" w14:textId="77777777" w:rsidR="00E2435A" w:rsidRDefault="00E2435A" w:rsidP="004F5E36">
      <w:r>
        <w:separator/>
      </w:r>
    </w:p>
  </w:endnote>
  <w:endnote w:type="continuationSeparator" w:id="0">
    <w:p w14:paraId="4FE5C176" w14:textId="77777777" w:rsidR="00E2435A" w:rsidRDefault="00E2435A"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MT">
    <w:altName w:val="Arial"/>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7B0299" w14:textId="77777777" w:rsidR="00E2435A" w:rsidRDefault="00E2435A" w:rsidP="004F5E36">
      <w:r>
        <w:separator/>
      </w:r>
    </w:p>
  </w:footnote>
  <w:footnote w:type="continuationSeparator" w:id="0">
    <w:p w14:paraId="008A16DF" w14:textId="77777777" w:rsidR="00E2435A" w:rsidRDefault="00E2435A"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0DFE167E"/>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2155C2"/>
    <w:multiLevelType w:val="hybridMultilevel"/>
    <w:tmpl w:val="75523028"/>
    <w:lvl w:ilvl="0" w:tplc="3518621E">
      <w:start w:val="1"/>
      <w:numFmt w:val="lowerLetter"/>
      <w:lvlText w:val="(%1)"/>
      <w:lvlJc w:val="left"/>
      <w:pPr>
        <w:ind w:left="5121" w:hanging="3420"/>
      </w:pPr>
      <w:rPr>
        <w:rFonts w:hint="default"/>
      </w:rPr>
    </w:lvl>
    <w:lvl w:ilvl="1" w:tplc="04100019" w:tentative="1">
      <w:start w:val="1"/>
      <w:numFmt w:val="lowerLetter"/>
      <w:lvlText w:val="%2."/>
      <w:lvlJc w:val="left"/>
      <w:pPr>
        <w:ind w:left="2781" w:hanging="360"/>
      </w:pPr>
    </w:lvl>
    <w:lvl w:ilvl="2" w:tplc="0410001B" w:tentative="1">
      <w:start w:val="1"/>
      <w:numFmt w:val="lowerRoman"/>
      <w:lvlText w:val="%3."/>
      <w:lvlJc w:val="right"/>
      <w:pPr>
        <w:ind w:left="3501" w:hanging="180"/>
      </w:pPr>
    </w:lvl>
    <w:lvl w:ilvl="3" w:tplc="0410000F" w:tentative="1">
      <w:start w:val="1"/>
      <w:numFmt w:val="decimal"/>
      <w:lvlText w:val="%4."/>
      <w:lvlJc w:val="left"/>
      <w:pPr>
        <w:ind w:left="4221" w:hanging="360"/>
      </w:pPr>
    </w:lvl>
    <w:lvl w:ilvl="4" w:tplc="04100019" w:tentative="1">
      <w:start w:val="1"/>
      <w:numFmt w:val="lowerLetter"/>
      <w:lvlText w:val="%5."/>
      <w:lvlJc w:val="left"/>
      <w:pPr>
        <w:ind w:left="4941" w:hanging="360"/>
      </w:pPr>
    </w:lvl>
    <w:lvl w:ilvl="5" w:tplc="0410001B" w:tentative="1">
      <w:start w:val="1"/>
      <w:numFmt w:val="lowerRoman"/>
      <w:lvlText w:val="%6."/>
      <w:lvlJc w:val="right"/>
      <w:pPr>
        <w:ind w:left="5661" w:hanging="180"/>
      </w:pPr>
    </w:lvl>
    <w:lvl w:ilvl="6" w:tplc="0410000F" w:tentative="1">
      <w:start w:val="1"/>
      <w:numFmt w:val="decimal"/>
      <w:lvlText w:val="%7."/>
      <w:lvlJc w:val="left"/>
      <w:pPr>
        <w:ind w:left="6381" w:hanging="360"/>
      </w:pPr>
    </w:lvl>
    <w:lvl w:ilvl="7" w:tplc="04100019" w:tentative="1">
      <w:start w:val="1"/>
      <w:numFmt w:val="lowerLetter"/>
      <w:lvlText w:val="%8."/>
      <w:lvlJc w:val="left"/>
      <w:pPr>
        <w:ind w:left="7101" w:hanging="360"/>
      </w:pPr>
    </w:lvl>
    <w:lvl w:ilvl="8" w:tplc="0410001B" w:tentative="1">
      <w:start w:val="1"/>
      <w:numFmt w:val="lowerRoman"/>
      <w:lvlText w:val="%9."/>
      <w:lvlJc w:val="right"/>
      <w:pPr>
        <w:ind w:left="7821"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8"/>
  </w:num>
  <w:num w:numId="13">
    <w:abstractNumId w:val="12"/>
  </w:num>
  <w:num w:numId="14">
    <w:abstractNumId w:val="19"/>
  </w:num>
  <w:num w:numId="15">
    <w:abstractNumId w:val="21"/>
  </w:num>
  <w:num w:numId="16">
    <w:abstractNumId w:val="20"/>
  </w:num>
  <w:num w:numId="17">
    <w:abstractNumId w:val="11"/>
  </w:num>
  <w:num w:numId="18">
    <w:abstractNumId w:val="12"/>
    <w:lvlOverride w:ilvl="0">
      <w:startOverride w:val="1"/>
    </w:lvlOverride>
  </w:num>
  <w:num w:numId="19">
    <w:abstractNumId w:val="17"/>
  </w:num>
  <w:num w:numId="20">
    <w:abstractNumId w:val="16"/>
  </w:num>
  <w:num w:numId="21">
    <w:abstractNumId w:val="14"/>
  </w:num>
  <w:num w:numId="22">
    <w:abstractNumId w:val="13"/>
  </w:num>
  <w:num w:numId="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trackedChanges" w:enforcement="0"/>
  <w:autoFormatOverride/>
  <w:styleLockTheme/>
  <w:styleLockQFSet/>
  <w:defaultTabStop w:val="708"/>
  <w:hyphenationZone w:val="283"/>
  <w:clickAndTypeStyle w:val="CETBodytext"/>
  <w:characterSpacingControl w:val="doNotCompress"/>
  <w:hdrShapeDefaults>
    <o:shapedefaults v:ext="edit" spidmax="2049"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05A19"/>
    <w:rsid w:val="00011106"/>
    <w:rsid w:val="00011721"/>
    <w:rsid w:val="000117CB"/>
    <w:rsid w:val="0002498A"/>
    <w:rsid w:val="00025096"/>
    <w:rsid w:val="0003148D"/>
    <w:rsid w:val="00031EEC"/>
    <w:rsid w:val="00042E54"/>
    <w:rsid w:val="00045658"/>
    <w:rsid w:val="00046FC5"/>
    <w:rsid w:val="00051566"/>
    <w:rsid w:val="00052076"/>
    <w:rsid w:val="00054288"/>
    <w:rsid w:val="000562A9"/>
    <w:rsid w:val="00062A9A"/>
    <w:rsid w:val="00063D31"/>
    <w:rsid w:val="00065058"/>
    <w:rsid w:val="00086C39"/>
    <w:rsid w:val="000A03B2"/>
    <w:rsid w:val="000A3232"/>
    <w:rsid w:val="000A4756"/>
    <w:rsid w:val="000C043D"/>
    <w:rsid w:val="000C2610"/>
    <w:rsid w:val="000C3343"/>
    <w:rsid w:val="000C57F7"/>
    <w:rsid w:val="000C5E62"/>
    <w:rsid w:val="000D0268"/>
    <w:rsid w:val="000D1EF9"/>
    <w:rsid w:val="000D34BE"/>
    <w:rsid w:val="000E097B"/>
    <w:rsid w:val="000E102F"/>
    <w:rsid w:val="000E36F1"/>
    <w:rsid w:val="000E3A73"/>
    <w:rsid w:val="000E414A"/>
    <w:rsid w:val="000F093C"/>
    <w:rsid w:val="000F787B"/>
    <w:rsid w:val="000F7989"/>
    <w:rsid w:val="0010343B"/>
    <w:rsid w:val="00104061"/>
    <w:rsid w:val="00104E55"/>
    <w:rsid w:val="00105ECB"/>
    <w:rsid w:val="001075F1"/>
    <w:rsid w:val="001153DA"/>
    <w:rsid w:val="00116854"/>
    <w:rsid w:val="0012091F"/>
    <w:rsid w:val="001219E9"/>
    <w:rsid w:val="00126BC2"/>
    <w:rsid w:val="001308B6"/>
    <w:rsid w:val="0013121F"/>
    <w:rsid w:val="00131FE6"/>
    <w:rsid w:val="0013263F"/>
    <w:rsid w:val="001331DF"/>
    <w:rsid w:val="00134DE4"/>
    <w:rsid w:val="00137B1C"/>
    <w:rsid w:val="0014034D"/>
    <w:rsid w:val="00144D16"/>
    <w:rsid w:val="00150E59"/>
    <w:rsid w:val="00152DE3"/>
    <w:rsid w:val="001629D2"/>
    <w:rsid w:val="00164CF9"/>
    <w:rsid w:val="001667A6"/>
    <w:rsid w:val="00184AD6"/>
    <w:rsid w:val="001A4964"/>
    <w:rsid w:val="001A4AF7"/>
    <w:rsid w:val="001B0349"/>
    <w:rsid w:val="001B0745"/>
    <w:rsid w:val="001B1E93"/>
    <w:rsid w:val="001B65C1"/>
    <w:rsid w:val="001B6C0B"/>
    <w:rsid w:val="001C684B"/>
    <w:rsid w:val="001D0CFB"/>
    <w:rsid w:val="001D21AF"/>
    <w:rsid w:val="001D53FC"/>
    <w:rsid w:val="001E402C"/>
    <w:rsid w:val="001F18B6"/>
    <w:rsid w:val="001F2316"/>
    <w:rsid w:val="001F42A5"/>
    <w:rsid w:val="001F7B9D"/>
    <w:rsid w:val="00201C93"/>
    <w:rsid w:val="00201F23"/>
    <w:rsid w:val="00202D04"/>
    <w:rsid w:val="00211301"/>
    <w:rsid w:val="00216989"/>
    <w:rsid w:val="00217200"/>
    <w:rsid w:val="002224B4"/>
    <w:rsid w:val="00223846"/>
    <w:rsid w:val="002447EF"/>
    <w:rsid w:val="00251550"/>
    <w:rsid w:val="0025483D"/>
    <w:rsid w:val="002604E7"/>
    <w:rsid w:val="00263B05"/>
    <w:rsid w:val="002664DB"/>
    <w:rsid w:val="0027221A"/>
    <w:rsid w:val="00275B61"/>
    <w:rsid w:val="00280FAF"/>
    <w:rsid w:val="00282656"/>
    <w:rsid w:val="00284B19"/>
    <w:rsid w:val="0028580B"/>
    <w:rsid w:val="00296B83"/>
    <w:rsid w:val="002A3C02"/>
    <w:rsid w:val="002B2810"/>
    <w:rsid w:val="002B4015"/>
    <w:rsid w:val="002B78CE"/>
    <w:rsid w:val="002C2FB6"/>
    <w:rsid w:val="002D08CC"/>
    <w:rsid w:val="002D3631"/>
    <w:rsid w:val="002E5FA7"/>
    <w:rsid w:val="002F3309"/>
    <w:rsid w:val="003008CE"/>
    <w:rsid w:val="003009B7"/>
    <w:rsid w:val="00300E56"/>
    <w:rsid w:val="0030152C"/>
    <w:rsid w:val="0030469C"/>
    <w:rsid w:val="00320823"/>
    <w:rsid w:val="00321CA6"/>
    <w:rsid w:val="00323763"/>
    <w:rsid w:val="00323C5F"/>
    <w:rsid w:val="00334C09"/>
    <w:rsid w:val="00353781"/>
    <w:rsid w:val="003557F4"/>
    <w:rsid w:val="00370C42"/>
    <w:rsid w:val="003723D4"/>
    <w:rsid w:val="003778A8"/>
    <w:rsid w:val="00381905"/>
    <w:rsid w:val="00383DBE"/>
    <w:rsid w:val="00384CC8"/>
    <w:rsid w:val="003871FD"/>
    <w:rsid w:val="00392A4A"/>
    <w:rsid w:val="003A1E30"/>
    <w:rsid w:val="003A2829"/>
    <w:rsid w:val="003A7D1C"/>
    <w:rsid w:val="003B1EF6"/>
    <w:rsid w:val="003B304B"/>
    <w:rsid w:val="003B3146"/>
    <w:rsid w:val="003C4291"/>
    <w:rsid w:val="003E3377"/>
    <w:rsid w:val="003F015E"/>
    <w:rsid w:val="00400414"/>
    <w:rsid w:val="00400DB2"/>
    <w:rsid w:val="00405455"/>
    <w:rsid w:val="0041446B"/>
    <w:rsid w:val="004200EF"/>
    <w:rsid w:val="0044071E"/>
    <w:rsid w:val="004412A0"/>
    <w:rsid w:val="0044329C"/>
    <w:rsid w:val="00453E24"/>
    <w:rsid w:val="00456502"/>
    <w:rsid w:val="00457456"/>
    <w:rsid w:val="004577FE"/>
    <w:rsid w:val="00457B9C"/>
    <w:rsid w:val="0046164A"/>
    <w:rsid w:val="004628D2"/>
    <w:rsid w:val="00462DCD"/>
    <w:rsid w:val="004648AD"/>
    <w:rsid w:val="00464C82"/>
    <w:rsid w:val="004663A1"/>
    <w:rsid w:val="004703A9"/>
    <w:rsid w:val="0047150B"/>
    <w:rsid w:val="004760DE"/>
    <w:rsid w:val="004763D7"/>
    <w:rsid w:val="00485ADE"/>
    <w:rsid w:val="0049474F"/>
    <w:rsid w:val="00496CDB"/>
    <w:rsid w:val="004A004E"/>
    <w:rsid w:val="004A24CF"/>
    <w:rsid w:val="004A2ACA"/>
    <w:rsid w:val="004A310A"/>
    <w:rsid w:val="004B5BCA"/>
    <w:rsid w:val="004C3D1D"/>
    <w:rsid w:val="004C3D84"/>
    <w:rsid w:val="004C7394"/>
    <w:rsid w:val="004C7913"/>
    <w:rsid w:val="004D1A1D"/>
    <w:rsid w:val="004E4DD6"/>
    <w:rsid w:val="004F05FD"/>
    <w:rsid w:val="004F5E36"/>
    <w:rsid w:val="00507075"/>
    <w:rsid w:val="00507B47"/>
    <w:rsid w:val="00507BEF"/>
    <w:rsid w:val="00507CC9"/>
    <w:rsid w:val="005119A5"/>
    <w:rsid w:val="00517C7E"/>
    <w:rsid w:val="005278B7"/>
    <w:rsid w:val="00530049"/>
    <w:rsid w:val="00532016"/>
    <w:rsid w:val="005346C8"/>
    <w:rsid w:val="0053624D"/>
    <w:rsid w:val="00541C47"/>
    <w:rsid w:val="00543E7D"/>
    <w:rsid w:val="00547A68"/>
    <w:rsid w:val="005521FB"/>
    <w:rsid w:val="005531C9"/>
    <w:rsid w:val="00557E00"/>
    <w:rsid w:val="0056798A"/>
    <w:rsid w:val="00570C43"/>
    <w:rsid w:val="00573913"/>
    <w:rsid w:val="00585F52"/>
    <w:rsid w:val="00592770"/>
    <w:rsid w:val="005A1AA1"/>
    <w:rsid w:val="005B2110"/>
    <w:rsid w:val="005B61E6"/>
    <w:rsid w:val="005C0A32"/>
    <w:rsid w:val="005C77E1"/>
    <w:rsid w:val="005D668A"/>
    <w:rsid w:val="005D6A2F"/>
    <w:rsid w:val="005E1A82"/>
    <w:rsid w:val="005E54B4"/>
    <w:rsid w:val="005E5CD3"/>
    <w:rsid w:val="005E794C"/>
    <w:rsid w:val="005F0A28"/>
    <w:rsid w:val="005F0E5E"/>
    <w:rsid w:val="005F5A94"/>
    <w:rsid w:val="00600535"/>
    <w:rsid w:val="00603D2B"/>
    <w:rsid w:val="00607C92"/>
    <w:rsid w:val="0061081B"/>
    <w:rsid w:val="00610CD6"/>
    <w:rsid w:val="00620DEE"/>
    <w:rsid w:val="00621F92"/>
    <w:rsid w:val="0062280A"/>
    <w:rsid w:val="00625639"/>
    <w:rsid w:val="00631B33"/>
    <w:rsid w:val="00632E63"/>
    <w:rsid w:val="0064153D"/>
    <w:rsid w:val="0064184D"/>
    <w:rsid w:val="006422CC"/>
    <w:rsid w:val="006605B0"/>
    <w:rsid w:val="00660E3E"/>
    <w:rsid w:val="00662E74"/>
    <w:rsid w:val="00680C23"/>
    <w:rsid w:val="00683652"/>
    <w:rsid w:val="006851B9"/>
    <w:rsid w:val="00685C67"/>
    <w:rsid w:val="00693766"/>
    <w:rsid w:val="006A0827"/>
    <w:rsid w:val="006A2576"/>
    <w:rsid w:val="006A3281"/>
    <w:rsid w:val="006B4888"/>
    <w:rsid w:val="006C2E45"/>
    <w:rsid w:val="006C359C"/>
    <w:rsid w:val="006C5579"/>
    <w:rsid w:val="006C6F85"/>
    <w:rsid w:val="006D6E8B"/>
    <w:rsid w:val="006E1162"/>
    <w:rsid w:val="006E737D"/>
    <w:rsid w:val="00702A4F"/>
    <w:rsid w:val="00704599"/>
    <w:rsid w:val="00707DD1"/>
    <w:rsid w:val="00712E6B"/>
    <w:rsid w:val="00713973"/>
    <w:rsid w:val="00720A24"/>
    <w:rsid w:val="00732386"/>
    <w:rsid w:val="0073514D"/>
    <w:rsid w:val="00742CC0"/>
    <w:rsid w:val="007447F3"/>
    <w:rsid w:val="0075499F"/>
    <w:rsid w:val="0075776B"/>
    <w:rsid w:val="007622A4"/>
    <w:rsid w:val="007638C3"/>
    <w:rsid w:val="007661C8"/>
    <w:rsid w:val="0077098D"/>
    <w:rsid w:val="00772019"/>
    <w:rsid w:val="0078257F"/>
    <w:rsid w:val="007931FA"/>
    <w:rsid w:val="007A4861"/>
    <w:rsid w:val="007A7BBA"/>
    <w:rsid w:val="007B0C50"/>
    <w:rsid w:val="007B48F9"/>
    <w:rsid w:val="007B7BBA"/>
    <w:rsid w:val="007C1A43"/>
    <w:rsid w:val="007C57DA"/>
    <w:rsid w:val="007C66C9"/>
    <w:rsid w:val="007D0951"/>
    <w:rsid w:val="007D484A"/>
    <w:rsid w:val="007E0736"/>
    <w:rsid w:val="0080013E"/>
    <w:rsid w:val="00803474"/>
    <w:rsid w:val="00805616"/>
    <w:rsid w:val="008111EA"/>
    <w:rsid w:val="008114CA"/>
    <w:rsid w:val="00813288"/>
    <w:rsid w:val="008168FC"/>
    <w:rsid w:val="00825578"/>
    <w:rsid w:val="00830996"/>
    <w:rsid w:val="008345F1"/>
    <w:rsid w:val="00840294"/>
    <w:rsid w:val="00865B07"/>
    <w:rsid w:val="008667EA"/>
    <w:rsid w:val="0087637F"/>
    <w:rsid w:val="0088280A"/>
    <w:rsid w:val="00883FA2"/>
    <w:rsid w:val="008840F0"/>
    <w:rsid w:val="00892AD5"/>
    <w:rsid w:val="008A1512"/>
    <w:rsid w:val="008B2C7C"/>
    <w:rsid w:val="008B5ECA"/>
    <w:rsid w:val="008C6BED"/>
    <w:rsid w:val="008C7CC2"/>
    <w:rsid w:val="008D32B9"/>
    <w:rsid w:val="008D433B"/>
    <w:rsid w:val="008D4A16"/>
    <w:rsid w:val="008D60A3"/>
    <w:rsid w:val="008E2C42"/>
    <w:rsid w:val="008E566E"/>
    <w:rsid w:val="008F6AAF"/>
    <w:rsid w:val="0090161A"/>
    <w:rsid w:val="00901EB6"/>
    <w:rsid w:val="00904C62"/>
    <w:rsid w:val="00917ED4"/>
    <w:rsid w:val="00922BA8"/>
    <w:rsid w:val="00924DAC"/>
    <w:rsid w:val="00927058"/>
    <w:rsid w:val="00927311"/>
    <w:rsid w:val="00927BC6"/>
    <w:rsid w:val="00927CA3"/>
    <w:rsid w:val="009319E5"/>
    <w:rsid w:val="00933FAB"/>
    <w:rsid w:val="00940F91"/>
    <w:rsid w:val="00942750"/>
    <w:rsid w:val="009450CE"/>
    <w:rsid w:val="00945672"/>
    <w:rsid w:val="009459BB"/>
    <w:rsid w:val="00947179"/>
    <w:rsid w:val="0095164B"/>
    <w:rsid w:val="00954090"/>
    <w:rsid w:val="009573E7"/>
    <w:rsid w:val="00963E05"/>
    <w:rsid w:val="00964A45"/>
    <w:rsid w:val="00967843"/>
    <w:rsid w:val="00967D54"/>
    <w:rsid w:val="00967EFA"/>
    <w:rsid w:val="00971028"/>
    <w:rsid w:val="00980B3E"/>
    <w:rsid w:val="00991F7B"/>
    <w:rsid w:val="00993B84"/>
    <w:rsid w:val="00996483"/>
    <w:rsid w:val="00996F5A"/>
    <w:rsid w:val="009A7C45"/>
    <w:rsid w:val="009B041A"/>
    <w:rsid w:val="009B76CD"/>
    <w:rsid w:val="009C37C3"/>
    <w:rsid w:val="009C3EA8"/>
    <w:rsid w:val="009C7C86"/>
    <w:rsid w:val="009D2FF7"/>
    <w:rsid w:val="009E7884"/>
    <w:rsid w:val="009E788A"/>
    <w:rsid w:val="009F0E08"/>
    <w:rsid w:val="009F1ED1"/>
    <w:rsid w:val="009F716D"/>
    <w:rsid w:val="009F7C3F"/>
    <w:rsid w:val="00A1763D"/>
    <w:rsid w:val="00A17CEC"/>
    <w:rsid w:val="00A2436A"/>
    <w:rsid w:val="00A26BC7"/>
    <w:rsid w:val="00A27EF0"/>
    <w:rsid w:val="00A406EF"/>
    <w:rsid w:val="00A42361"/>
    <w:rsid w:val="00A46B80"/>
    <w:rsid w:val="00A50B20"/>
    <w:rsid w:val="00A51390"/>
    <w:rsid w:val="00A5398F"/>
    <w:rsid w:val="00A60D13"/>
    <w:rsid w:val="00A7223D"/>
    <w:rsid w:val="00A72745"/>
    <w:rsid w:val="00A73A78"/>
    <w:rsid w:val="00A76EFC"/>
    <w:rsid w:val="00A87D50"/>
    <w:rsid w:val="00A91010"/>
    <w:rsid w:val="00A960D0"/>
    <w:rsid w:val="00A96BE6"/>
    <w:rsid w:val="00A97F29"/>
    <w:rsid w:val="00AA2FB4"/>
    <w:rsid w:val="00AA702E"/>
    <w:rsid w:val="00AA7D26"/>
    <w:rsid w:val="00AB0964"/>
    <w:rsid w:val="00AB5011"/>
    <w:rsid w:val="00AC4B4F"/>
    <w:rsid w:val="00AC7368"/>
    <w:rsid w:val="00AD16B9"/>
    <w:rsid w:val="00AE377D"/>
    <w:rsid w:val="00AF0EBA"/>
    <w:rsid w:val="00B02C8A"/>
    <w:rsid w:val="00B14678"/>
    <w:rsid w:val="00B17FBD"/>
    <w:rsid w:val="00B20446"/>
    <w:rsid w:val="00B2212B"/>
    <w:rsid w:val="00B2243B"/>
    <w:rsid w:val="00B27BDE"/>
    <w:rsid w:val="00B305AE"/>
    <w:rsid w:val="00B315A6"/>
    <w:rsid w:val="00B31813"/>
    <w:rsid w:val="00B33365"/>
    <w:rsid w:val="00B40BFD"/>
    <w:rsid w:val="00B57B36"/>
    <w:rsid w:val="00B57E6F"/>
    <w:rsid w:val="00B67BCA"/>
    <w:rsid w:val="00B72367"/>
    <w:rsid w:val="00B85287"/>
    <w:rsid w:val="00B8686D"/>
    <w:rsid w:val="00B86DC4"/>
    <w:rsid w:val="00B93F69"/>
    <w:rsid w:val="00B949F1"/>
    <w:rsid w:val="00BA1ED1"/>
    <w:rsid w:val="00BB1DDC"/>
    <w:rsid w:val="00BC0A47"/>
    <w:rsid w:val="00BC24DA"/>
    <w:rsid w:val="00BC30C9"/>
    <w:rsid w:val="00BD077D"/>
    <w:rsid w:val="00BE3E58"/>
    <w:rsid w:val="00BF43E8"/>
    <w:rsid w:val="00C01616"/>
    <w:rsid w:val="00C0162B"/>
    <w:rsid w:val="00C03A67"/>
    <w:rsid w:val="00C068ED"/>
    <w:rsid w:val="00C21C5F"/>
    <w:rsid w:val="00C22E0C"/>
    <w:rsid w:val="00C246F9"/>
    <w:rsid w:val="00C320E3"/>
    <w:rsid w:val="00C345B1"/>
    <w:rsid w:val="00C3627F"/>
    <w:rsid w:val="00C40142"/>
    <w:rsid w:val="00C4380D"/>
    <w:rsid w:val="00C522FB"/>
    <w:rsid w:val="00C52C3C"/>
    <w:rsid w:val="00C57182"/>
    <w:rsid w:val="00C57863"/>
    <w:rsid w:val="00C633C4"/>
    <w:rsid w:val="00C640AF"/>
    <w:rsid w:val="00C655FD"/>
    <w:rsid w:val="00C75407"/>
    <w:rsid w:val="00C83571"/>
    <w:rsid w:val="00C841C6"/>
    <w:rsid w:val="00C870A8"/>
    <w:rsid w:val="00C94434"/>
    <w:rsid w:val="00CA0D75"/>
    <w:rsid w:val="00CA1C95"/>
    <w:rsid w:val="00CA4799"/>
    <w:rsid w:val="00CA5A9C"/>
    <w:rsid w:val="00CB5363"/>
    <w:rsid w:val="00CC4C20"/>
    <w:rsid w:val="00CD3517"/>
    <w:rsid w:val="00CD5FE2"/>
    <w:rsid w:val="00CE0626"/>
    <w:rsid w:val="00CE1629"/>
    <w:rsid w:val="00CE1EFB"/>
    <w:rsid w:val="00CE7C68"/>
    <w:rsid w:val="00CF1220"/>
    <w:rsid w:val="00CF548C"/>
    <w:rsid w:val="00D02B4C"/>
    <w:rsid w:val="00D03544"/>
    <w:rsid w:val="00D03C82"/>
    <w:rsid w:val="00D040C4"/>
    <w:rsid w:val="00D1145D"/>
    <w:rsid w:val="00D20AD1"/>
    <w:rsid w:val="00D25056"/>
    <w:rsid w:val="00D2582C"/>
    <w:rsid w:val="00D43473"/>
    <w:rsid w:val="00D44DC7"/>
    <w:rsid w:val="00D46B7E"/>
    <w:rsid w:val="00D50F6B"/>
    <w:rsid w:val="00D539E4"/>
    <w:rsid w:val="00D57C84"/>
    <w:rsid w:val="00D6057D"/>
    <w:rsid w:val="00D71640"/>
    <w:rsid w:val="00D7663D"/>
    <w:rsid w:val="00D76C29"/>
    <w:rsid w:val="00D80A21"/>
    <w:rsid w:val="00D836C5"/>
    <w:rsid w:val="00D84164"/>
    <w:rsid w:val="00D844B4"/>
    <w:rsid w:val="00D84576"/>
    <w:rsid w:val="00D85C29"/>
    <w:rsid w:val="00D92222"/>
    <w:rsid w:val="00DA0BB2"/>
    <w:rsid w:val="00DA1399"/>
    <w:rsid w:val="00DA24C6"/>
    <w:rsid w:val="00DA4D7B"/>
    <w:rsid w:val="00DA5AA2"/>
    <w:rsid w:val="00DB1BE2"/>
    <w:rsid w:val="00DB710D"/>
    <w:rsid w:val="00DD271C"/>
    <w:rsid w:val="00DE264A"/>
    <w:rsid w:val="00DF5072"/>
    <w:rsid w:val="00E02D18"/>
    <w:rsid w:val="00E041E7"/>
    <w:rsid w:val="00E07E82"/>
    <w:rsid w:val="00E23CA1"/>
    <w:rsid w:val="00E2435A"/>
    <w:rsid w:val="00E24CB6"/>
    <w:rsid w:val="00E379A8"/>
    <w:rsid w:val="00E409A8"/>
    <w:rsid w:val="00E4527E"/>
    <w:rsid w:val="00E45D4A"/>
    <w:rsid w:val="00E504D0"/>
    <w:rsid w:val="00E50C12"/>
    <w:rsid w:val="00E54387"/>
    <w:rsid w:val="00E577FF"/>
    <w:rsid w:val="00E65B91"/>
    <w:rsid w:val="00E7209D"/>
    <w:rsid w:val="00E72EAD"/>
    <w:rsid w:val="00E76C8C"/>
    <w:rsid w:val="00E77223"/>
    <w:rsid w:val="00E8528B"/>
    <w:rsid w:val="00E85B94"/>
    <w:rsid w:val="00E86618"/>
    <w:rsid w:val="00E86ADD"/>
    <w:rsid w:val="00E944E5"/>
    <w:rsid w:val="00E978D0"/>
    <w:rsid w:val="00E97AE5"/>
    <w:rsid w:val="00EA31BE"/>
    <w:rsid w:val="00EA3AEA"/>
    <w:rsid w:val="00EA4613"/>
    <w:rsid w:val="00EA7F91"/>
    <w:rsid w:val="00EB1523"/>
    <w:rsid w:val="00EC0918"/>
    <w:rsid w:val="00EC0E49"/>
    <w:rsid w:val="00EC101F"/>
    <w:rsid w:val="00EC1D9F"/>
    <w:rsid w:val="00EC546F"/>
    <w:rsid w:val="00ED156B"/>
    <w:rsid w:val="00ED19E1"/>
    <w:rsid w:val="00ED3324"/>
    <w:rsid w:val="00ED4D5A"/>
    <w:rsid w:val="00EE0131"/>
    <w:rsid w:val="00EE0E56"/>
    <w:rsid w:val="00EE17B0"/>
    <w:rsid w:val="00EE202D"/>
    <w:rsid w:val="00EF06D9"/>
    <w:rsid w:val="00F05942"/>
    <w:rsid w:val="00F1292B"/>
    <w:rsid w:val="00F138A0"/>
    <w:rsid w:val="00F3049E"/>
    <w:rsid w:val="00F30C64"/>
    <w:rsid w:val="00F30CCB"/>
    <w:rsid w:val="00F32165"/>
    <w:rsid w:val="00F32BA2"/>
    <w:rsid w:val="00F32CDB"/>
    <w:rsid w:val="00F36EB9"/>
    <w:rsid w:val="00F53808"/>
    <w:rsid w:val="00F55C9F"/>
    <w:rsid w:val="00F565FE"/>
    <w:rsid w:val="00F63A70"/>
    <w:rsid w:val="00F63D8C"/>
    <w:rsid w:val="00F75239"/>
    <w:rsid w:val="00F7534E"/>
    <w:rsid w:val="00F817C4"/>
    <w:rsid w:val="00F93EDF"/>
    <w:rsid w:val="00FA1802"/>
    <w:rsid w:val="00FA21D0"/>
    <w:rsid w:val="00FA25FE"/>
    <w:rsid w:val="00FA5F5F"/>
    <w:rsid w:val="00FA6048"/>
    <w:rsid w:val="00FB730C"/>
    <w:rsid w:val="00FC2695"/>
    <w:rsid w:val="00FC395B"/>
    <w:rsid w:val="00FC3E03"/>
    <w:rsid w:val="00FC3FC1"/>
    <w:rsid w:val="00FC6320"/>
    <w:rsid w:val="00FF0C0F"/>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fill="f" fillcolor="white" stroke="f">
      <v:fill color="white" on="f"/>
      <v:stroke on="f"/>
    </o:shapedefaults>
    <o:shapelayout v:ext="edit">
      <o:idmap v:ext="edit" data="1"/>
    </o:shapelayout>
  </w:shapeDefaults>
  <w:decimalSymbol w:val=","/>
  <w:listSeparator w:val=";"/>
  <w14:docId w14:val="6516A19E"/>
  <w14:defaultImageDpi w14:val="330"/>
  <w15:docId w15:val="{EFE4251D-187D-40F9-8482-BC0BDAD4A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6A2576"/>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6A2576"/>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customStyle="1" w:styleId="gmail-apple-converted-space">
    <w:name w:val="gmail-apple-converted-space"/>
    <w:basedOn w:val="Carpredefinitoparagrafo"/>
    <w:rsid w:val="00005A19"/>
  </w:style>
  <w:style w:type="character" w:customStyle="1" w:styleId="Menzionenonrisolta1">
    <w:name w:val="Menzione non risolta1"/>
    <w:basedOn w:val="Carpredefinitoparagrafo"/>
    <w:uiPriority w:val="99"/>
    <w:semiHidden/>
    <w:unhideWhenUsed/>
    <w:rsid w:val="001629D2"/>
    <w:rPr>
      <w:color w:val="605E5C"/>
      <w:shd w:val="clear" w:color="auto" w:fill="E1DFDD"/>
    </w:rPr>
  </w:style>
  <w:style w:type="paragraph" w:styleId="Nessunaspaziatura">
    <w:name w:val="No Spacing"/>
    <w:uiPriority w:val="1"/>
    <w:qFormat/>
    <w:rsid w:val="00ED156B"/>
    <w:pPr>
      <w:tabs>
        <w:tab w:val="right" w:pos="7100"/>
      </w:tabs>
      <w:spacing w:after="0" w:line="240" w:lineRule="auto"/>
      <w:jc w:val="both"/>
    </w:pPr>
    <w:rPr>
      <w:rFonts w:ascii="Arial" w:eastAsia="Times New Roman" w:hAnsi="Arial" w:cs="Times New Roman"/>
      <w:sz w:val="18"/>
      <w:szCs w:val="20"/>
      <w:lang w:val="en-GB"/>
    </w:rPr>
  </w:style>
  <w:style w:type="paragraph" w:styleId="Revisione">
    <w:name w:val="Revision"/>
    <w:hidden/>
    <w:uiPriority w:val="99"/>
    <w:semiHidden/>
    <w:rsid w:val="00D76C29"/>
    <w:pPr>
      <w:spacing w:after="0" w:line="240" w:lineRule="auto"/>
    </w:pPr>
    <w:rPr>
      <w:rFonts w:ascii="Arial" w:eastAsia="Times New Roman" w:hAnsi="Arial" w:cs="Times New Roman"/>
      <w:sz w:val="18"/>
      <w:szCs w:val="20"/>
      <w:lang w:val="en-GB"/>
    </w:rPr>
  </w:style>
  <w:style w:type="character" w:styleId="Numeroriga">
    <w:name w:val="line number"/>
    <w:basedOn w:val="Carpredefinitoparagrafo"/>
    <w:uiPriority w:val="99"/>
    <w:semiHidden/>
    <w:unhideWhenUsed/>
    <w:rsid w:val="006A08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592474015">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9.tif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8.JPG"/><Relationship Id="rId25" Type="http://schemas.openxmlformats.org/officeDocument/2006/relationships/image" Target="media/image16.jpeg"/><Relationship Id="rId33" Type="http://schemas.openxmlformats.org/officeDocument/2006/relationships/oleObject" Target="embeddings/oleObject6.bin"/><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image" Target="media/image15.png"/><Relationship Id="rId32" Type="http://schemas.openxmlformats.org/officeDocument/2006/relationships/image" Target="media/image20.emf"/><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18.emf"/><Relationship Id="rId10" Type="http://schemas.openxmlformats.org/officeDocument/2006/relationships/image" Target="media/image3.emf"/><Relationship Id="rId19" Type="http://schemas.openxmlformats.org/officeDocument/2006/relationships/image" Target="media/image10.JPG"/><Relationship Id="rId31" Type="http://schemas.openxmlformats.org/officeDocument/2006/relationships/oleObject" Target="embeddings/oleObject5.bin"/><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oleObject" Target="embeddings/oleObject3.bin"/><Relationship Id="rId30" Type="http://schemas.openxmlformats.org/officeDocument/2006/relationships/image" Target="media/image19.emf"/><Relationship Id="rId35" Type="http://schemas.openxmlformats.org/officeDocument/2006/relationships/theme" Target="theme/theme1.xml"/><Relationship Id="rId8"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E5332D-91A4-4D11-A19A-33CC8A6578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7762</Words>
  <Characters>44250</Characters>
  <Application>Microsoft Office Word</Application>
  <DocSecurity>0</DocSecurity>
  <Lines>368</Lines>
  <Paragraphs>10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51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Olga SACCO</cp:lastModifiedBy>
  <cp:revision>3</cp:revision>
  <cp:lastPrinted>2023-02-15T10:05:00Z</cp:lastPrinted>
  <dcterms:created xsi:type="dcterms:W3CDTF">2023-04-05T08:57:00Z</dcterms:created>
  <dcterms:modified xsi:type="dcterms:W3CDTF">2023-04-05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erNSgD3i"/&gt;&lt;style id="http://www.zotero.org/styles/chicago-author-date" locale="it-IT" hasBibliography="1" bibliographyStyleHasBeenSet="1"/&gt;&lt;prefs&gt;&lt;pref name="fieldType" value="Field"/&gt;&lt;pref name</vt:lpwstr>
  </property>
  <property fmtid="{D5CDD505-2E9C-101B-9397-08002B2CF9AE}" pid="3" name="ZOTERO_PREF_2">
    <vt:lpwstr>="storeReferences" value="true"/&gt;&lt;/prefs&gt;&lt;/data&gt;</vt:lpwstr>
  </property>
</Properties>
</file>